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803C1F"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bCs/>
          <w:sz w:val="24"/>
          <w:szCs w:val="24"/>
          <w:lang w:val="es-ES" w:eastAsia="es-ES"/>
        </w:rPr>
      </w:pPr>
      <w:r w:rsidRPr="00B87C48">
        <w:rPr>
          <w:rFonts w:ascii="Arial" w:eastAsia="Times New Roman" w:hAnsi="Arial" w:cs="Arial"/>
          <w:noProof/>
          <w:sz w:val="24"/>
          <w:szCs w:val="24"/>
          <w:lang w:eastAsia="es-CO"/>
        </w:rPr>
        <w:drawing>
          <wp:anchor distT="0" distB="0" distL="114300" distR="114300" simplePos="0" relativeHeight="251665408" behindDoc="0" locked="0" layoutInCell="1" allowOverlap="1" wp14:anchorId="178D80D0" wp14:editId="2A936B68">
            <wp:simplePos x="0" y="0"/>
            <wp:positionH relativeFrom="column">
              <wp:posOffset>-301625</wp:posOffset>
            </wp:positionH>
            <wp:positionV relativeFrom="paragraph">
              <wp:posOffset>-449580</wp:posOffset>
            </wp:positionV>
            <wp:extent cx="693420" cy="1028700"/>
            <wp:effectExtent l="0" t="0" r="0" b="0"/>
            <wp:wrapNone/>
            <wp:docPr id="1" name="0 Imagen" descr="escudo_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descr="escudo_color.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93420" cy="1028700"/>
                    </a:xfrm>
                    <a:prstGeom prst="rect">
                      <a:avLst/>
                    </a:prstGeom>
                    <a:noFill/>
                  </pic:spPr>
                </pic:pic>
              </a:graphicData>
            </a:graphic>
            <wp14:sizeRelH relativeFrom="page">
              <wp14:pctWidth>0</wp14:pctWidth>
            </wp14:sizeRelH>
            <wp14:sizeRelV relativeFrom="page">
              <wp14:pctHeight>0</wp14:pctHeight>
            </wp14:sizeRelV>
          </wp:anchor>
        </w:drawing>
      </w:r>
      <w:r w:rsidRPr="00B87C48">
        <w:rPr>
          <w:rFonts w:ascii="Arial" w:eastAsia="Times New Roman" w:hAnsi="Arial" w:cs="Arial"/>
          <w:b/>
          <w:bCs/>
          <w:sz w:val="24"/>
          <w:szCs w:val="24"/>
          <w:lang w:val="es-ES" w:eastAsia="es-ES"/>
        </w:rPr>
        <w:t>Universidad del Cauca</w:t>
      </w:r>
    </w:p>
    <w:p w14:paraId="038F6747"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bCs/>
          <w:sz w:val="24"/>
          <w:szCs w:val="24"/>
          <w:lang w:val="es-ES" w:eastAsia="es-ES"/>
        </w:rPr>
      </w:pPr>
      <w:r w:rsidRPr="00B87C48">
        <w:rPr>
          <w:rFonts w:ascii="Arial" w:eastAsia="Times New Roman" w:hAnsi="Arial" w:cs="Arial"/>
          <w:b/>
          <w:bCs/>
          <w:sz w:val="24"/>
          <w:szCs w:val="24"/>
          <w:lang w:val="es-ES" w:eastAsia="es-ES"/>
        </w:rPr>
        <w:t>Facultad de Ingeniería Electrónica y Telecomunicaciones</w:t>
      </w:r>
    </w:p>
    <w:p w14:paraId="2F79C57E"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bCs/>
          <w:sz w:val="24"/>
          <w:szCs w:val="24"/>
          <w:lang w:val="es-ES" w:eastAsia="es-ES"/>
        </w:rPr>
      </w:pPr>
    </w:p>
    <w:p w14:paraId="6D9A3D2D"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bCs/>
          <w:sz w:val="24"/>
          <w:szCs w:val="24"/>
          <w:lang w:val="es-ES" w:eastAsia="es-ES"/>
        </w:rPr>
      </w:pPr>
      <w:r w:rsidRPr="00B87C48">
        <w:rPr>
          <w:rFonts w:ascii="Arial" w:eastAsia="Times New Roman" w:hAnsi="Arial" w:cs="Arial"/>
          <w:b/>
          <w:bCs/>
          <w:sz w:val="24"/>
          <w:szCs w:val="24"/>
          <w:lang w:val="es-ES" w:eastAsia="es-ES"/>
        </w:rPr>
        <w:t>Programas de Maestría y Doctorado en Ingeniería Telemática</w:t>
      </w:r>
    </w:p>
    <w:p w14:paraId="5129CF59"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bCs/>
          <w:sz w:val="24"/>
          <w:szCs w:val="24"/>
          <w:lang w:val="es-ES" w:eastAsia="es-ES"/>
        </w:rPr>
      </w:pPr>
      <w:r w:rsidRPr="00B87C48">
        <w:rPr>
          <w:rFonts w:ascii="Arial" w:eastAsia="Times New Roman" w:hAnsi="Arial" w:cs="Arial"/>
          <w:b/>
          <w:bCs/>
          <w:sz w:val="24"/>
          <w:szCs w:val="24"/>
          <w:lang w:val="es-ES" w:eastAsia="es-ES"/>
        </w:rPr>
        <w:t>Seminario de Investigación</w:t>
      </w:r>
    </w:p>
    <w:p w14:paraId="4C0467AB"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bCs/>
          <w:sz w:val="28"/>
          <w:szCs w:val="28"/>
          <w:lang w:val="es-ES" w:eastAsia="es-ES"/>
        </w:rPr>
      </w:pPr>
    </w:p>
    <w:p w14:paraId="6009D8E5"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bCs/>
          <w:sz w:val="28"/>
          <w:szCs w:val="28"/>
          <w:lang w:val="es-ES" w:eastAsia="es-ES"/>
        </w:rPr>
      </w:pPr>
      <w:r w:rsidRPr="00B87C48">
        <w:rPr>
          <w:rFonts w:ascii="Arial" w:eastAsia="Times New Roman" w:hAnsi="Arial" w:cs="Arial"/>
          <w:b/>
          <w:bCs/>
          <w:sz w:val="28"/>
          <w:szCs w:val="28"/>
          <w:lang w:val="es-ES" w:eastAsia="es-ES"/>
        </w:rPr>
        <w:t>Detección Automática de Condiciones Agroclimáticas para Siembra de Cultivos en Zonas Tropicales y Subtropicales aplicando un Enfoque Híbrido de Optimización por Nubes de Partículas</w:t>
      </w:r>
    </w:p>
    <w:p w14:paraId="74D2B7DC"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bCs/>
          <w:sz w:val="24"/>
          <w:szCs w:val="24"/>
          <w:lang w:val="es-ES" w:eastAsia="es-ES"/>
        </w:rPr>
      </w:pPr>
    </w:p>
    <w:p w14:paraId="52E457A0"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sz w:val="24"/>
          <w:szCs w:val="24"/>
          <w:lang w:val="es-ES" w:eastAsia="es-ES"/>
        </w:rPr>
      </w:pPr>
      <w:r w:rsidRPr="00B87C48">
        <w:rPr>
          <w:rFonts w:ascii="Arial" w:eastAsia="Times New Roman" w:hAnsi="Arial" w:cs="Arial"/>
          <w:b/>
          <w:sz w:val="24"/>
          <w:szCs w:val="24"/>
          <w:lang w:val="es-ES" w:eastAsia="es-ES"/>
        </w:rPr>
        <w:t>Iván Darío López Gómez</w:t>
      </w:r>
    </w:p>
    <w:p w14:paraId="1D0273C3"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Cs/>
          <w:sz w:val="24"/>
          <w:szCs w:val="24"/>
          <w:lang w:val="es-ES" w:eastAsia="es-ES"/>
        </w:rPr>
      </w:pPr>
      <w:r w:rsidRPr="00B87C48">
        <w:rPr>
          <w:rFonts w:ascii="Arial" w:eastAsia="Times New Roman" w:hAnsi="Arial" w:cs="Arial"/>
          <w:bCs/>
          <w:sz w:val="24"/>
          <w:szCs w:val="24"/>
          <w:lang w:val="es-ES" w:eastAsia="es-ES"/>
        </w:rPr>
        <w:t>Estudiante de Doctorado</w:t>
      </w:r>
    </w:p>
    <w:p w14:paraId="0BF43BFC" w14:textId="748C35F7" w:rsidR="00B87C48" w:rsidRPr="00B87C48" w:rsidRDefault="00B87C48" w:rsidP="00B87C48">
      <w:pPr>
        <w:jc w:val="center"/>
        <w:rPr>
          <w:rFonts w:ascii="Arial" w:hAnsi="Arial" w:cs="Arial"/>
          <w:b/>
          <w:sz w:val="24"/>
          <w:szCs w:val="24"/>
        </w:rPr>
      </w:pPr>
      <w:r w:rsidRPr="00B87C48">
        <w:rPr>
          <w:rFonts w:ascii="Arial" w:eastAsia="Times New Roman" w:hAnsi="Arial" w:cs="Arial"/>
          <w:bCs/>
          <w:sz w:val="24"/>
          <w:szCs w:val="24"/>
          <w:lang w:val="es-ES" w:eastAsia="es-ES"/>
        </w:rPr>
        <w:t>08 de abril de 2016</w:t>
      </w:r>
    </w:p>
    <w:p w14:paraId="6F173501" w14:textId="77777777" w:rsidR="00B87C48" w:rsidRDefault="00B87C48" w:rsidP="00B87C48">
      <w:pPr>
        <w:pStyle w:val="Prrafodelista"/>
        <w:ind w:left="360"/>
        <w:rPr>
          <w:rFonts w:ascii="Arial" w:hAnsi="Arial" w:cs="Arial"/>
          <w:b/>
          <w:sz w:val="24"/>
          <w:szCs w:val="24"/>
        </w:rPr>
      </w:pPr>
    </w:p>
    <w:p w14:paraId="68595714" w14:textId="77777777" w:rsidR="00B87C48" w:rsidRDefault="00B87C48" w:rsidP="00B87C48">
      <w:pPr>
        <w:pStyle w:val="Prrafodelista"/>
        <w:ind w:left="360"/>
        <w:rPr>
          <w:rFonts w:ascii="Arial" w:hAnsi="Arial" w:cs="Arial"/>
          <w:b/>
          <w:sz w:val="24"/>
          <w:szCs w:val="24"/>
        </w:rPr>
      </w:pPr>
    </w:p>
    <w:p w14:paraId="0A9B22FB" w14:textId="731C644C" w:rsidR="00DC3572" w:rsidRPr="005C34FA" w:rsidRDefault="00462E86" w:rsidP="00A44031">
      <w:pPr>
        <w:pStyle w:val="Prrafodelista"/>
        <w:numPr>
          <w:ilvl w:val="0"/>
          <w:numId w:val="5"/>
        </w:numPr>
        <w:rPr>
          <w:rFonts w:ascii="Arial" w:hAnsi="Arial" w:cs="Arial"/>
          <w:b/>
          <w:sz w:val="24"/>
          <w:szCs w:val="24"/>
        </w:rPr>
      </w:pPr>
      <w:r>
        <w:rPr>
          <w:rFonts w:ascii="Arial" w:hAnsi="Arial" w:cs="Arial"/>
          <w:b/>
          <w:sz w:val="24"/>
          <w:szCs w:val="24"/>
        </w:rPr>
        <w:t>Introducción</w:t>
      </w:r>
    </w:p>
    <w:p w14:paraId="7C99BF56" w14:textId="4247B2C6" w:rsidR="003B6045" w:rsidRPr="004944FF" w:rsidRDefault="00BF24FB" w:rsidP="003B6045">
      <w:pPr>
        <w:spacing w:line="240" w:lineRule="auto"/>
        <w:jc w:val="both"/>
        <w:rPr>
          <w:rFonts w:ascii="Arial" w:hAnsi="Arial" w:cs="Arial"/>
          <w:sz w:val="24"/>
          <w:szCs w:val="24"/>
        </w:rPr>
      </w:pPr>
      <w:r w:rsidRPr="004944FF">
        <w:rPr>
          <w:rFonts w:ascii="Arial" w:hAnsi="Arial" w:cs="Arial"/>
          <w:sz w:val="24"/>
          <w:szCs w:val="24"/>
        </w:rPr>
        <w:t xml:space="preserve">El </w:t>
      </w:r>
      <w:r w:rsidR="003B6045" w:rsidRPr="004944FF">
        <w:rPr>
          <w:rFonts w:ascii="Arial" w:hAnsi="Arial" w:cs="Arial"/>
          <w:sz w:val="24"/>
          <w:szCs w:val="24"/>
        </w:rPr>
        <w:t xml:space="preserve">concepto de </w:t>
      </w:r>
      <w:r w:rsidR="00CD0DF2" w:rsidRPr="004944FF">
        <w:rPr>
          <w:rFonts w:ascii="Arial" w:hAnsi="Arial" w:cs="Arial"/>
          <w:sz w:val="24"/>
          <w:szCs w:val="24"/>
        </w:rPr>
        <w:t>Variabilidad Climática</w:t>
      </w:r>
      <w:r w:rsidRPr="004944FF">
        <w:rPr>
          <w:rFonts w:ascii="Arial" w:hAnsi="Arial" w:cs="Arial"/>
          <w:sz w:val="24"/>
          <w:szCs w:val="24"/>
        </w:rPr>
        <w:t xml:space="preserve"> ha cobrado una gran importancia a través de los años prácticamente en todos los sectores de la sociedad; </w:t>
      </w:r>
      <w:r w:rsidR="003B6045" w:rsidRPr="004944FF">
        <w:rPr>
          <w:rFonts w:ascii="Arial" w:hAnsi="Arial" w:cs="Arial"/>
          <w:sz w:val="24"/>
          <w:szCs w:val="24"/>
        </w:rPr>
        <w:t xml:space="preserve">la literatura en torno a este tema propone un gran número de definiciones formuladas a partir de diferentes puntos de vista. Una de las definiciones más adoptadas por la comunidad científica a nivel mundial, establece que </w:t>
      </w:r>
      <w:r w:rsidR="00CD0DF2" w:rsidRPr="004944FF">
        <w:rPr>
          <w:rFonts w:ascii="Arial" w:hAnsi="Arial" w:cs="Arial"/>
          <w:sz w:val="24"/>
          <w:szCs w:val="24"/>
        </w:rPr>
        <w:t>la variabilidad</w:t>
      </w:r>
      <w:r w:rsidR="003B6045" w:rsidRPr="004944FF">
        <w:rPr>
          <w:rFonts w:ascii="Arial" w:hAnsi="Arial" w:cs="Arial"/>
          <w:sz w:val="24"/>
          <w:szCs w:val="24"/>
        </w:rPr>
        <w:t xml:space="preserve"> clim</w:t>
      </w:r>
      <w:r w:rsidR="00CD0DF2" w:rsidRPr="004944FF">
        <w:rPr>
          <w:rFonts w:ascii="Arial" w:hAnsi="Arial" w:cs="Arial"/>
          <w:sz w:val="24"/>
          <w:szCs w:val="24"/>
        </w:rPr>
        <w:t>ática</w:t>
      </w:r>
      <w:r w:rsidR="006B7FF1" w:rsidRPr="004944FF">
        <w:rPr>
          <w:rFonts w:ascii="Arial" w:hAnsi="Arial" w:cs="Arial"/>
          <w:sz w:val="24"/>
          <w:szCs w:val="24"/>
        </w:rPr>
        <w:t xml:space="preserve"> es la </w:t>
      </w:r>
      <w:r w:rsidR="003B6045" w:rsidRPr="004944FF">
        <w:rPr>
          <w:rFonts w:ascii="Arial" w:hAnsi="Arial" w:cs="Arial"/>
          <w:sz w:val="24"/>
          <w:szCs w:val="24"/>
        </w:rPr>
        <w:t>modificación del clima con respecto al historial climático a una escala global o regional</w:t>
      </w:r>
      <w:r w:rsidR="006B7FF1" w:rsidRPr="004944FF">
        <w:rPr>
          <w:rFonts w:ascii="Arial" w:hAnsi="Arial" w:cs="Arial"/>
          <w:sz w:val="24"/>
          <w:szCs w:val="24"/>
        </w:rPr>
        <w:t xml:space="preserve"> </w:t>
      </w:r>
      <w:r w:rsidR="006B7FF1" w:rsidRPr="004944FF">
        <w:rPr>
          <w:rFonts w:ascii="Arial" w:hAnsi="Arial" w:cs="Arial"/>
          <w:sz w:val="24"/>
          <w:szCs w:val="24"/>
        </w:rPr>
        <w:fldChar w:fldCharType="begin"/>
      </w:r>
      <w:r w:rsidR="006B7FF1" w:rsidRPr="004944FF">
        <w:rPr>
          <w:rFonts w:ascii="Arial" w:hAnsi="Arial" w:cs="Arial"/>
          <w:sz w:val="24"/>
          <w:szCs w:val="24"/>
        </w:rPr>
        <w:instrText xml:space="preserve"> ADDIN ZOTERO_ITEM CSL_CITATION {"citationID":"PY43rop5","properties":{"formattedCitation":"[1], [2]","plainCitation":"[1], [2]"},"citationItems":[{"id":312,"uris":["http://zotero.org/users/1720459/items/XJPTNZC9"],"uri":["http://zotero.org/users/1720459/items/XJPTNZC9"],"itemData":{"id":312,"type":"article-journal","title":"Abrupt climate change and extinction events in Earth history","container-title":"Science (New York, N.Y.)","page":"996-1002","volume":"240","issue":"4855","source":"PubMed","abstract":"Slowly changing boundary conditions can sometimes cause discontinuous responses in climate models and result in relatively rapid transitions between different climate states. Such terrestrially induced abrupt climate transitions could have contributed to biotic crises in earth history. Ancillary events associated with transitions could disperse unstable climate behavior over a longer but still geologically brief interval and account for the stepwise nature of some extinction events. There is a growing body of theoretical and empirical support for the concept of abrupt climate change, and a comparison of paleoclimate data with the Phanerozoic extinction record indicates that climate and biotic transitions often coincide. However, more stratigraphic information is needed to precisely assess phase relations between the two types of transitions. The climate-life comparison also suggests that, if climate change is significantly contributing to biotic turnover, ecosystems may be more sensitive to forcing during the early stages of evolution from an ice-free to a glaciated state. Our analysis suggests that a terrestrially induced climate instability is a viable mechanism for causing rapid environmental change and biotic turnover in earth history, but the relation is not so strong that other sources of variance can be excluded.","DOI":"10.1126/science.240.4855.996","ISSN":"0036-8075","note":"PMID: 17731712","journalAbbreviation":"Science","language":"eng","author":[{"family":"Crowley","given":"T. J."},{"family":"North","given":"G. R."}],"issued":{"date-parts":[["1988",5,20]]},"PMID":"17731712"}},{"id":314,"uris":["http://zotero.org/users/1720459/items/WD3UGJA5"],"uri":["http://zotero.org/users/1720459/items/WD3UGJA5"],"itemData":{"id":314,"type":"article-journal","title":"Beyond the ivory tower. The scientific consensus on climate change","container-title":"Science (New York, N.Y.)","page":"1686","volume":"306","issue":"5702","source":"PubMed","DOI":"10.1126/science.1103618","ISSN":"1095-9203","note":"PMID: 15576594","journalAbbreviation":"Science","language":"eng","author":[{"family":"Oreskes","given":"Naomi"}],"issued":{"date-parts":[["2004",12,3]]},"PMID":"15576594"}}],"schema":"https://github.com/citation-style-language/schema/raw/master/csl-citation.json"} </w:instrText>
      </w:r>
      <w:r w:rsidR="006B7FF1" w:rsidRPr="004944FF">
        <w:rPr>
          <w:rFonts w:ascii="Arial" w:hAnsi="Arial" w:cs="Arial"/>
          <w:sz w:val="24"/>
          <w:szCs w:val="24"/>
        </w:rPr>
        <w:fldChar w:fldCharType="separate"/>
      </w:r>
      <w:r w:rsidR="006B7FF1" w:rsidRPr="004944FF">
        <w:rPr>
          <w:rFonts w:ascii="Arial" w:hAnsi="Arial" w:cs="Arial"/>
          <w:sz w:val="24"/>
          <w:szCs w:val="24"/>
        </w:rPr>
        <w:t>[1], [2]</w:t>
      </w:r>
      <w:r w:rsidR="006B7FF1" w:rsidRPr="004944FF">
        <w:rPr>
          <w:rFonts w:ascii="Arial" w:hAnsi="Arial" w:cs="Arial"/>
          <w:sz w:val="24"/>
          <w:szCs w:val="24"/>
        </w:rPr>
        <w:fldChar w:fldCharType="end"/>
      </w:r>
      <w:r w:rsidR="003B6045" w:rsidRPr="004944FF">
        <w:rPr>
          <w:rFonts w:ascii="Arial" w:hAnsi="Arial" w:cs="Arial"/>
          <w:sz w:val="24"/>
          <w:szCs w:val="24"/>
        </w:rPr>
        <w:t xml:space="preserve">. </w:t>
      </w:r>
      <w:r w:rsidR="006B7FF1" w:rsidRPr="004944FF">
        <w:rPr>
          <w:rFonts w:ascii="Arial" w:hAnsi="Arial" w:cs="Arial"/>
          <w:sz w:val="24"/>
          <w:szCs w:val="24"/>
        </w:rPr>
        <w:t>Dichos</w:t>
      </w:r>
      <w:r w:rsidR="003B6045" w:rsidRPr="004944FF">
        <w:rPr>
          <w:rFonts w:ascii="Arial" w:hAnsi="Arial" w:cs="Arial"/>
          <w:sz w:val="24"/>
          <w:szCs w:val="24"/>
        </w:rPr>
        <w:t xml:space="preserve"> cambios </w:t>
      </w:r>
      <w:r w:rsidR="006B7FF1" w:rsidRPr="004944FF">
        <w:rPr>
          <w:rFonts w:ascii="Arial" w:hAnsi="Arial" w:cs="Arial"/>
          <w:sz w:val="24"/>
          <w:szCs w:val="24"/>
        </w:rPr>
        <w:t>están sujetos</w:t>
      </w:r>
      <w:r w:rsidR="003B6045" w:rsidRPr="004944FF">
        <w:rPr>
          <w:rFonts w:ascii="Arial" w:hAnsi="Arial" w:cs="Arial"/>
          <w:sz w:val="24"/>
          <w:szCs w:val="24"/>
        </w:rPr>
        <w:t xml:space="preserve"> a diversas escalas de tiempo y </w:t>
      </w:r>
      <w:r w:rsidR="006B7FF1" w:rsidRPr="004944FF">
        <w:rPr>
          <w:rFonts w:ascii="Arial" w:hAnsi="Arial" w:cs="Arial"/>
          <w:sz w:val="24"/>
          <w:szCs w:val="24"/>
        </w:rPr>
        <w:t xml:space="preserve">actúan </w:t>
      </w:r>
      <w:r w:rsidR="003B6045" w:rsidRPr="004944FF">
        <w:rPr>
          <w:rFonts w:ascii="Arial" w:hAnsi="Arial" w:cs="Arial"/>
          <w:sz w:val="24"/>
          <w:szCs w:val="24"/>
        </w:rPr>
        <w:t>sobre todos los parámetros</w:t>
      </w:r>
      <w:r w:rsidR="006B7FF1" w:rsidRPr="004944FF">
        <w:rPr>
          <w:rFonts w:ascii="Arial" w:hAnsi="Arial" w:cs="Arial"/>
          <w:sz w:val="24"/>
          <w:szCs w:val="24"/>
        </w:rPr>
        <w:t xml:space="preserve"> o variables meteorológica</w:t>
      </w:r>
      <w:r w:rsidR="003B6045" w:rsidRPr="004944FF">
        <w:rPr>
          <w:rFonts w:ascii="Arial" w:hAnsi="Arial" w:cs="Arial"/>
          <w:sz w:val="24"/>
          <w:szCs w:val="24"/>
        </w:rPr>
        <w:t>s: temperatura, pres</w:t>
      </w:r>
      <w:r w:rsidR="00DA2C60" w:rsidRPr="004944FF">
        <w:rPr>
          <w:rFonts w:ascii="Arial" w:hAnsi="Arial" w:cs="Arial"/>
          <w:sz w:val="24"/>
          <w:szCs w:val="24"/>
        </w:rPr>
        <w:t>ión atmosférica, precipitación</w:t>
      </w:r>
      <w:r w:rsidR="00EA018E" w:rsidRPr="004944FF">
        <w:rPr>
          <w:rFonts w:ascii="Arial" w:hAnsi="Arial" w:cs="Arial"/>
          <w:sz w:val="24"/>
          <w:szCs w:val="24"/>
        </w:rPr>
        <w:t>, entre otras</w:t>
      </w:r>
      <w:r w:rsidR="003B6045" w:rsidRPr="004944FF">
        <w:rPr>
          <w:rFonts w:ascii="Arial" w:hAnsi="Arial" w:cs="Arial"/>
          <w:sz w:val="24"/>
          <w:szCs w:val="24"/>
        </w:rPr>
        <w:t>.</w:t>
      </w:r>
      <w:r w:rsidR="00567245" w:rsidRPr="004944FF">
        <w:rPr>
          <w:rFonts w:ascii="Arial" w:hAnsi="Arial" w:cs="Arial"/>
          <w:sz w:val="24"/>
          <w:szCs w:val="24"/>
        </w:rPr>
        <w:t xml:space="preserve"> Por otro lado la Convención Marco de las Naciones Unidas sobre el Cambio Climático</w:t>
      </w:r>
      <w:r w:rsidR="00B41976" w:rsidRPr="004944FF">
        <w:rPr>
          <w:rFonts w:ascii="Arial" w:hAnsi="Arial" w:cs="Arial"/>
          <w:sz w:val="24"/>
          <w:szCs w:val="24"/>
        </w:rPr>
        <w:t xml:space="preserve"> </w:t>
      </w:r>
      <w:r w:rsidR="00B41976" w:rsidRPr="004944FF">
        <w:rPr>
          <w:rFonts w:ascii="Arial" w:hAnsi="Arial" w:cs="Arial"/>
          <w:sz w:val="24"/>
          <w:szCs w:val="24"/>
        </w:rPr>
        <w:fldChar w:fldCharType="begin"/>
      </w:r>
      <w:r w:rsidR="00B41976" w:rsidRPr="004944FF">
        <w:rPr>
          <w:rFonts w:ascii="Arial" w:hAnsi="Arial" w:cs="Arial"/>
          <w:sz w:val="24"/>
          <w:szCs w:val="24"/>
        </w:rPr>
        <w:instrText xml:space="preserve"> ADDIN ZOTERO_ITEM CSL_CITATION {"citationID":"pnqkjnri","properties":{"formattedCitation":"[3]","plainCitation":"[3]"},"citationItems":[{"id":316,"uris":["http://zotero.org/users/1720459/items/6VB7GHXW"],"uri":["http://zotero.org/users/1720459/items/6VB7GHXW"],"itemData":{"id":316,"type":"webpage","title":"Framework Convention on Climate Change","container-title":"Framework Convention on Climate Change","author":[{"family":"ONU","given":""}],"issued":{"date-parts":[["2014"]]},"accessed":{"date-parts":[["2015",11,5]]}}}],"schema":"https://github.com/citation-style-language/schema/raw/master/csl-citation.json"} </w:instrText>
      </w:r>
      <w:r w:rsidR="00B41976" w:rsidRPr="004944FF">
        <w:rPr>
          <w:rFonts w:ascii="Arial" w:hAnsi="Arial" w:cs="Arial"/>
          <w:sz w:val="24"/>
          <w:szCs w:val="24"/>
        </w:rPr>
        <w:fldChar w:fldCharType="separate"/>
      </w:r>
      <w:r w:rsidR="00B41976" w:rsidRPr="004944FF">
        <w:rPr>
          <w:rFonts w:ascii="Arial" w:hAnsi="Arial" w:cs="Arial"/>
          <w:sz w:val="24"/>
          <w:szCs w:val="24"/>
        </w:rPr>
        <w:t>[3]</w:t>
      </w:r>
      <w:r w:rsidR="00B41976" w:rsidRPr="004944FF">
        <w:rPr>
          <w:rFonts w:ascii="Arial" w:hAnsi="Arial" w:cs="Arial"/>
          <w:sz w:val="24"/>
          <w:szCs w:val="24"/>
        </w:rPr>
        <w:fldChar w:fldCharType="end"/>
      </w:r>
      <w:r w:rsidR="00567245" w:rsidRPr="004944FF">
        <w:rPr>
          <w:rFonts w:ascii="Arial" w:hAnsi="Arial" w:cs="Arial"/>
          <w:sz w:val="24"/>
          <w:szCs w:val="24"/>
        </w:rPr>
        <w:t xml:space="preserve"> usa este término para referirse solo al cambio </w:t>
      </w:r>
      <w:r w:rsidR="00B41976" w:rsidRPr="004944FF">
        <w:rPr>
          <w:rFonts w:ascii="Arial" w:hAnsi="Arial" w:cs="Arial"/>
          <w:sz w:val="24"/>
          <w:szCs w:val="24"/>
        </w:rPr>
        <w:t xml:space="preserve">atribuido directa o indirectamente </w:t>
      </w:r>
      <w:r w:rsidR="00567245" w:rsidRPr="004944FF">
        <w:rPr>
          <w:rFonts w:ascii="Arial" w:hAnsi="Arial" w:cs="Arial"/>
          <w:sz w:val="24"/>
          <w:szCs w:val="24"/>
        </w:rPr>
        <w:t xml:space="preserve">a </w:t>
      </w:r>
      <w:r w:rsidR="00B41976" w:rsidRPr="004944FF">
        <w:rPr>
          <w:rFonts w:ascii="Arial" w:hAnsi="Arial" w:cs="Arial"/>
          <w:sz w:val="24"/>
          <w:szCs w:val="24"/>
        </w:rPr>
        <w:t>la actividad humana</w:t>
      </w:r>
      <w:r w:rsidR="00B41976" w:rsidRPr="004944FF">
        <w:rPr>
          <w:rStyle w:val="Refdenotaalpie"/>
          <w:sz w:val="24"/>
          <w:szCs w:val="24"/>
        </w:rPr>
        <w:footnoteReference w:id="1"/>
      </w:r>
      <w:r w:rsidR="00B41976" w:rsidRPr="004944FF">
        <w:rPr>
          <w:rFonts w:ascii="Arial" w:hAnsi="Arial" w:cs="Arial"/>
          <w:sz w:val="24"/>
          <w:szCs w:val="24"/>
        </w:rPr>
        <w:t>, el cual altera la composición de la atmósfera mundial causando la variabilidad natural del clima durante períodos comparables</w:t>
      </w:r>
      <w:r w:rsidR="003B6045" w:rsidRPr="004944FF">
        <w:rPr>
          <w:rFonts w:ascii="Arial" w:hAnsi="Arial" w:cs="Arial"/>
          <w:sz w:val="24"/>
          <w:szCs w:val="24"/>
        </w:rPr>
        <w:t>.</w:t>
      </w:r>
    </w:p>
    <w:p w14:paraId="314E4360" w14:textId="26AFE91A" w:rsidR="00A436C3" w:rsidRPr="004944FF" w:rsidRDefault="007F482F" w:rsidP="00A436C3">
      <w:pPr>
        <w:spacing w:line="240" w:lineRule="auto"/>
        <w:jc w:val="both"/>
        <w:rPr>
          <w:rFonts w:ascii="Arial" w:hAnsi="Arial" w:cs="Arial"/>
          <w:sz w:val="24"/>
          <w:szCs w:val="24"/>
        </w:rPr>
      </w:pPr>
      <w:r w:rsidRPr="004944FF">
        <w:rPr>
          <w:rFonts w:ascii="Arial" w:hAnsi="Arial" w:cs="Arial"/>
          <w:sz w:val="24"/>
          <w:szCs w:val="24"/>
        </w:rPr>
        <w:t>De acuerdo con la Organización de las Naciones Unidas para la Alimentación y la Agricultura, mundialmente conocida como FAO</w:t>
      </w:r>
      <w:r w:rsidR="00941246" w:rsidRPr="004944FF">
        <w:rPr>
          <w:rStyle w:val="Refdenotaalpie"/>
          <w:sz w:val="24"/>
          <w:szCs w:val="24"/>
        </w:rPr>
        <w:footnoteReference w:id="2"/>
      </w:r>
      <w:r w:rsidR="00941246" w:rsidRPr="004944FF">
        <w:rPr>
          <w:rFonts w:ascii="Arial" w:hAnsi="Arial" w:cs="Arial"/>
          <w:sz w:val="24"/>
          <w:szCs w:val="24"/>
        </w:rPr>
        <w:t xml:space="preserve"> </w:t>
      </w:r>
      <w:r w:rsidR="00941246" w:rsidRPr="004944FF">
        <w:rPr>
          <w:rFonts w:ascii="Arial" w:hAnsi="Arial" w:cs="Arial"/>
          <w:sz w:val="24"/>
          <w:szCs w:val="24"/>
        </w:rPr>
        <w:fldChar w:fldCharType="begin"/>
      </w:r>
      <w:r w:rsidR="00941246" w:rsidRPr="004944FF">
        <w:rPr>
          <w:rFonts w:ascii="Arial" w:hAnsi="Arial" w:cs="Arial"/>
          <w:sz w:val="24"/>
          <w:szCs w:val="24"/>
        </w:rPr>
        <w:instrText xml:space="preserve"> ADDIN ZOTERO_ITEM CSL_CITATION {"citationID":"1qtfv6gaje","properties":{"formattedCitation":"[4]","plainCitation":"[4]"},"citationItems":[{"id":317,"uris":["http://zotero.org/users/1720459/items/T28DXJDM"],"uri":["http://zotero.org/users/1720459/items/T28DXJDM"],"itemData":{"id":317,"type":"article","title":"Adaptación de la agricultura al cambio climático","URL":"http://www.fao.org/fileadmin/templates/tci/pdf/backgroundnotes/webposting_SP.pdf","author":[{"family":"FAO","given":""}],"issued":{"date-parts":[["2002"]]},"accessed":{"date-parts":[["2015",11,5]]}}}],"schema":"https://github.com/citation-style-language/schema/raw/master/csl-citation.json"} </w:instrText>
      </w:r>
      <w:r w:rsidR="00941246" w:rsidRPr="004944FF">
        <w:rPr>
          <w:rFonts w:ascii="Arial" w:hAnsi="Arial" w:cs="Arial"/>
          <w:sz w:val="24"/>
          <w:szCs w:val="24"/>
        </w:rPr>
        <w:fldChar w:fldCharType="separate"/>
      </w:r>
      <w:r w:rsidR="00941246" w:rsidRPr="004944FF">
        <w:rPr>
          <w:rFonts w:ascii="Arial" w:hAnsi="Arial" w:cs="Arial"/>
          <w:sz w:val="24"/>
          <w:szCs w:val="24"/>
        </w:rPr>
        <w:t>[4]</w:t>
      </w:r>
      <w:r w:rsidR="00941246" w:rsidRPr="004944FF">
        <w:rPr>
          <w:rFonts w:ascii="Arial" w:hAnsi="Arial" w:cs="Arial"/>
          <w:sz w:val="24"/>
          <w:szCs w:val="24"/>
        </w:rPr>
        <w:fldChar w:fldCharType="end"/>
      </w:r>
      <w:r w:rsidRPr="004944FF">
        <w:rPr>
          <w:rFonts w:ascii="Arial" w:hAnsi="Arial" w:cs="Arial"/>
          <w:sz w:val="24"/>
          <w:szCs w:val="24"/>
        </w:rPr>
        <w:t>, l</w:t>
      </w:r>
      <w:r w:rsidR="00A21A88" w:rsidRPr="004944FF">
        <w:rPr>
          <w:rFonts w:ascii="Arial" w:hAnsi="Arial" w:cs="Arial"/>
          <w:sz w:val="24"/>
          <w:szCs w:val="24"/>
        </w:rPr>
        <w:t>a adaptación de los sistemas alimentarios a</w:t>
      </w:r>
      <w:r w:rsidR="00CD0DF2" w:rsidRPr="004944FF">
        <w:rPr>
          <w:rFonts w:ascii="Arial" w:hAnsi="Arial" w:cs="Arial"/>
          <w:sz w:val="24"/>
          <w:szCs w:val="24"/>
        </w:rPr>
        <w:t xml:space="preserve"> </w:t>
      </w:r>
      <w:r w:rsidR="00A21A88" w:rsidRPr="004944FF">
        <w:rPr>
          <w:rFonts w:ascii="Arial" w:hAnsi="Arial" w:cs="Arial"/>
          <w:sz w:val="24"/>
          <w:szCs w:val="24"/>
        </w:rPr>
        <w:t>l</w:t>
      </w:r>
      <w:r w:rsidR="00CD0DF2" w:rsidRPr="004944FF">
        <w:rPr>
          <w:rFonts w:ascii="Arial" w:hAnsi="Arial" w:cs="Arial"/>
          <w:sz w:val="24"/>
          <w:szCs w:val="24"/>
        </w:rPr>
        <w:t>a</w:t>
      </w:r>
      <w:r w:rsidR="00A21A88" w:rsidRPr="004944FF">
        <w:rPr>
          <w:rFonts w:ascii="Arial" w:hAnsi="Arial" w:cs="Arial"/>
          <w:sz w:val="24"/>
          <w:szCs w:val="24"/>
        </w:rPr>
        <w:t xml:space="preserve"> </w:t>
      </w:r>
      <w:r w:rsidR="00CD0DF2" w:rsidRPr="004944FF">
        <w:rPr>
          <w:rFonts w:ascii="Arial" w:hAnsi="Arial" w:cs="Arial"/>
          <w:sz w:val="24"/>
          <w:szCs w:val="24"/>
        </w:rPr>
        <w:t>variabilidad climática</w:t>
      </w:r>
      <w:r w:rsidR="00A21A88" w:rsidRPr="004944FF">
        <w:rPr>
          <w:rFonts w:ascii="Arial" w:hAnsi="Arial" w:cs="Arial"/>
          <w:sz w:val="24"/>
          <w:szCs w:val="24"/>
        </w:rPr>
        <w:t xml:space="preserve"> </w:t>
      </w:r>
      <w:r w:rsidRPr="004944FF">
        <w:rPr>
          <w:rFonts w:ascii="Arial" w:hAnsi="Arial" w:cs="Arial"/>
          <w:sz w:val="24"/>
          <w:szCs w:val="24"/>
        </w:rPr>
        <w:t xml:space="preserve">se convierte en un factor fundamental </w:t>
      </w:r>
      <w:r w:rsidR="00A21A88" w:rsidRPr="004944FF">
        <w:rPr>
          <w:rFonts w:ascii="Arial" w:hAnsi="Arial" w:cs="Arial"/>
          <w:sz w:val="24"/>
          <w:szCs w:val="24"/>
        </w:rPr>
        <w:t xml:space="preserve">para fomentar la seguridad alimentaria, la mitigación de la pobreza y la gestión sostenible y conservación de los recursos naturales. </w:t>
      </w:r>
      <w:r w:rsidR="00186DD0" w:rsidRPr="004944FF">
        <w:rPr>
          <w:rFonts w:ascii="Arial" w:hAnsi="Arial" w:cs="Arial"/>
          <w:sz w:val="24"/>
          <w:szCs w:val="24"/>
        </w:rPr>
        <w:t>E</w:t>
      </w:r>
      <w:r w:rsidR="00A671E2" w:rsidRPr="004944FF">
        <w:rPr>
          <w:rFonts w:ascii="Arial" w:hAnsi="Arial" w:cs="Arial"/>
          <w:sz w:val="24"/>
          <w:szCs w:val="24"/>
        </w:rPr>
        <w:t>n</w:t>
      </w:r>
      <w:r w:rsidR="00186DD0" w:rsidRPr="004944FF">
        <w:rPr>
          <w:rFonts w:ascii="Arial" w:hAnsi="Arial" w:cs="Arial"/>
          <w:sz w:val="24"/>
          <w:szCs w:val="24"/>
        </w:rPr>
        <w:t xml:space="preserve"> contraste con</w:t>
      </w:r>
      <w:r w:rsidR="00A671E2" w:rsidRPr="004944FF">
        <w:rPr>
          <w:rFonts w:ascii="Arial" w:hAnsi="Arial" w:cs="Arial"/>
          <w:sz w:val="24"/>
          <w:szCs w:val="24"/>
        </w:rPr>
        <w:t xml:space="preserve"> lo anterior, </w:t>
      </w:r>
      <w:r w:rsidR="00186DD0" w:rsidRPr="004944FF">
        <w:rPr>
          <w:rFonts w:ascii="Arial" w:hAnsi="Arial" w:cs="Arial"/>
          <w:sz w:val="24"/>
          <w:szCs w:val="24"/>
        </w:rPr>
        <w:t>e</w:t>
      </w:r>
      <w:r w:rsidR="0067093D" w:rsidRPr="004944FF">
        <w:rPr>
          <w:rFonts w:ascii="Arial" w:hAnsi="Arial" w:cs="Arial"/>
          <w:sz w:val="24"/>
          <w:szCs w:val="24"/>
        </w:rPr>
        <w:t xml:space="preserve">l impacto </w:t>
      </w:r>
      <w:r w:rsidR="000A71B7" w:rsidRPr="004944FF">
        <w:rPr>
          <w:rFonts w:ascii="Arial" w:hAnsi="Arial" w:cs="Arial"/>
          <w:sz w:val="24"/>
          <w:szCs w:val="24"/>
        </w:rPr>
        <w:t xml:space="preserve">que produce una variación del clima </w:t>
      </w:r>
      <w:r w:rsidR="00186DD0" w:rsidRPr="004944FF">
        <w:rPr>
          <w:rFonts w:ascii="Arial" w:hAnsi="Arial" w:cs="Arial"/>
          <w:sz w:val="24"/>
          <w:szCs w:val="24"/>
        </w:rPr>
        <w:t>es</w:t>
      </w:r>
      <w:r w:rsidR="0067093D" w:rsidRPr="004944FF">
        <w:rPr>
          <w:rFonts w:ascii="Arial" w:hAnsi="Arial" w:cs="Arial"/>
          <w:sz w:val="24"/>
          <w:szCs w:val="24"/>
        </w:rPr>
        <w:t xml:space="preserve"> mayor en los países </w:t>
      </w:r>
      <w:r w:rsidR="00186DD0" w:rsidRPr="004944FF">
        <w:rPr>
          <w:rFonts w:ascii="Arial" w:hAnsi="Arial" w:cs="Arial"/>
          <w:sz w:val="24"/>
          <w:szCs w:val="24"/>
        </w:rPr>
        <w:t>ubicados</w:t>
      </w:r>
      <w:r w:rsidR="0067093D" w:rsidRPr="004944FF">
        <w:rPr>
          <w:rFonts w:ascii="Arial" w:hAnsi="Arial" w:cs="Arial"/>
          <w:sz w:val="24"/>
          <w:szCs w:val="24"/>
        </w:rPr>
        <w:t xml:space="preserve"> en las regiones tropicales y subtropicales, donde </w:t>
      </w:r>
      <w:r w:rsidR="00186DD0" w:rsidRPr="004944FF">
        <w:rPr>
          <w:rFonts w:ascii="Arial" w:hAnsi="Arial" w:cs="Arial"/>
          <w:sz w:val="24"/>
          <w:szCs w:val="24"/>
        </w:rPr>
        <w:t>se encuentran</w:t>
      </w:r>
      <w:r w:rsidR="0067093D" w:rsidRPr="004944FF">
        <w:rPr>
          <w:rFonts w:ascii="Arial" w:hAnsi="Arial" w:cs="Arial"/>
          <w:sz w:val="24"/>
          <w:szCs w:val="24"/>
        </w:rPr>
        <w:t xml:space="preserve"> </w:t>
      </w:r>
      <w:r w:rsidR="00186DD0" w:rsidRPr="004944FF">
        <w:rPr>
          <w:rFonts w:ascii="Arial" w:hAnsi="Arial" w:cs="Arial"/>
          <w:sz w:val="24"/>
          <w:szCs w:val="24"/>
        </w:rPr>
        <w:t>la</w:t>
      </w:r>
      <w:r w:rsidR="0067093D" w:rsidRPr="004944FF">
        <w:rPr>
          <w:rFonts w:ascii="Arial" w:hAnsi="Arial" w:cs="Arial"/>
          <w:sz w:val="24"/>
          <w:szCs w:val="24"/>
        </w:rPr>
        <w:t xml:space="preserve">s mayores </w:t>
      </w:r>
      <w:r w:rsidR="00186DD0" w:rsidRPr="004944FF">
        <w:rPr>
          <w:rFonts w:ascii="Arial" w:hAnsi="Arial" w:cs="Arial"/>
          <w:sz w:val="24"/>
          <w:szCs w:val="24"/>
        </w:rPr>
        <w:t>situaciones problemáticas</w:t>
      </w:r>
      <w:r w:rsidR="0067093D" w:rsidRPr="004944FF">
        <w:rPr>
          <w:rFonts w:ascii="Arial" w:hAnsi="Arial" w:cs="Arial"/>
          <w:sz w:val="24"/>
          <w:szCs w:val="24"/>
        </w:rPr>
        <w:t xml:space="preserve"> de pobreza y </w:t>
      </w:r>
      <w:r w:rsidR="00186DD0" w:rsidRPr="004944FF">
        <w:rPr>
          <w:rFonts w:ascii="Arial" w:hAnsi="Arial" w:cs="Arial"/>
          <w:sz w:val="24"/>
          <w:szCs w:val="24"/>
        </w:rPr>
        <w:t>hambre;</w:t>
      </w:r>
      <w:r w:rsidR="0067093D" w:rsidRPr="004944FF">
        <w:rPr>
          <w:rFonts w:ascii="Arial" w:hAnsi="Arial" w:cs="Arial"/>
          <w:sz w:val="24"/>
          <w:szCs w:val="24"/>
        </w:rPr>
        <w:t xml:space="preserve"> </w:t>
      </w:r>
      <w:r w:rsidR="000A71B7" w:rsidRPr="004944FF">
        <w:rPr>
          <w:rFonts w:ascii="Arial" w:hAnsi="Arial" w:cs="Arial"/>
          <w:sz w:val="24"/>
          <w:szCs w:val="24"/>
        </w:rPr>
        <w:t xml:space="preserve">de esta manera </w:t>
      </w:r>
      <w:r w:rsidR="0067093D" w:rsidRPr="004944FF">
        <w:rPr>
          <w:rFonts w:ascii="Arial" w:hAnsi="Arial" w:cs="Arial"/>
          <w:sz w:val="24"/>
          <w:szCs w:val="24"/>
        </w:rPr>
        <w:t xml:space="preserve">la agricultura </w:t>
      </w:r>
      <w:r w:rsidR="000A71B7" w:rsidRPr="004944FF">
        <w:rPr>
          <w:rFonts w:ascii="Arial" w:hAnsi="Arial" w:cs="Arial"/>
          <w:sz w:val="24"/>
          <w:szCs w:val="24"/>
        </w:rPr>
        <w:t>es uno de los sectores socioeconómicos que se ven mayormente afectados</w:t>
      </w:r>
      <w:r w:rsidR="007F3117" w:rsidRPr="004944FF">
        <w:rPr>
          <w:rFonts w:ascii="Arial" w:hAnsi="Arial" w:cs="Arial"/>
          <w:sz w:val="24"/>
          <w:szCs w:val="24"/>
        </w:rPr>
        <w:t xml:space="preserve"> en este proceso</w:t>
      </w:r>
      <w:r w:rsidR="000A71B7" w:rsidRPr="004944FF">
        <w:rPr>
          <w:rFonts w:ascii="Arial" w:hAnsi="Arial" w:cs="Arial"/>
          <w:sz w:val="24"/>
          <w:szCs w:val="24"/>
        </w:rPr>
        <w:t xml:space="preserve"> </w:t>
      </w:r>
      <w:r w:rsidR="000A71B7" w:rsidRPr="004944FF">
        <w:rPr>
          <w:rFonts w:ascii="Arial" w:hAnsi="Arial" w:cs="Arial"/>
          <w:sz w:val="24"/>
          <w:szCs w:val="24"/>
        </w:rPr>
        <w:fldChar w:fldCharType="begin"/>
      </w:r>
      <w:r w:rsidR="000A71B7" w:rsidRPr="004944FF">
        <w:rPr>
          <w:rFonts w:ascii="Arial" w:hAnsi="Arial" w:cs="Arial"/>
          <w:sz w:val="24"/>
          <w:szCs w:val="24"/>
        </w:rPr>
        <w:instrText xml:space="preserve"> ADDIN ZOTERO_ITEM CSL_CITATION {"citationID":"m5vea0dpu","properties":{"formattedCitation":"[5]","plainCitation":"[5]"},"citationItems":[{"id":318,"uris":["http://zotero.org/users/1720459/items/P8XUXB5P"],"uri":["http://zotero.org/users/1720459/items/P8XUXB5P"],"itemData":{"id":318,"type":"book","title":"Climate Change 2007 - The Physical Science Basis: Working Group I Contribution to the Fourth Assessment Report of the IPCC","publisher":"Cambridge University Press","number-of-pages":"714","source":"Google Books","abstract":"What is happening to the climate? Climate Change 2007 - The Physical Science Basis is the most comprehensive and up-to-date scientific assessment of past, present and future climate change. This report has been produced by some 600 authors from 40 countries, over 620 experts and a large number of government reviewers. Providing insights into the effects of human activity on the atmosphere, and containing an evaluation of observed climatic changes using the latest measurement techniques, the report also includes a detailed review of climate change observations and modelling for every continent as well as the first probabilistic evaluation of climate model simulations. Simply put, this latest summary from the IPCC forms the standard scientific reference for all those concerned with climate change and its consequences, including students and researchers in environmental science, meteorology, climatology, biology, ecology and atmospheric chemistry, and policy makers in governments and industry worldwide.","ISBN":"978-0-521-70596-7","shortTitle":"Climate Change 2007 - The Physical Science Basis","language":"en","author":[{"family":"Solomon","given":"S"}],"issued":{"date-parts":[["2007",9,10]]}}}],"schema":"https://github.com/citation-style-language/schema/raw/master/csl-citation.json"} </w:instrText>
      </w:r>
      <w:r w:rsidR="000A71B7" w:rsidRPr="004944FF">
        <w:rPr>
          <w:rFonts w:ascii="Arial" w:hAnsi="Arial" w:cs="Arial"/>
          <w:sz w:val="24"/>
          <w:szCs w:val="24"/>
        </w:rPr>
        <w:fldChar w:fldCharType="separate"/>
      </w:r>
      <w:r w:rsidR="000A71B7" w:rsidRPr="004944FF">
        <w:rPr>
          <w:rFonts w:ascii="Arial" w:hAnsi="Arial" w:cs="Arial"/>
          <w:sz w:val="24"/>
          <w:szCs w:val="24"/>
        </w:rPr>
        <w:t>[5]</w:t>
      </w:r>
      <w:r w:rsidR="000A71B7" w:rsidRPr="004944FF">
        <w:rPr>
          <w:rFonts w:ascii="Arial" w:hAnsi="Arial" w:cs="Arial"/>
          <w:sz w:val="24"/>
          <w:szCs w:val="24"/>
        </w:rPr>
        <w:fldChar w:fldCharType="end"/>
      </w:r>
      <w:r w:rsidR="0067093D" w:rsidRPr="004944FF">
        <w:rPr>
          <w:rFonts w:ascii="Arial" w:hAnsi="Arial" w:cs="Arial"/>
          <w:sz w:val="24"/>
          <w:szCs w:val="24"/>
        </w:rPr>
        <w:t>.</w:t>
      </w:r>
      <w:r w:rsidR="00156920" w:rsidRPr="004944FF">
        <w:rPr>
          <w:rFonts w:ascii="Arial" w:hAnsi="Arial" w:cs="Arial"/>
          <w:sz w:val="24"/>
          <w:szCs w:val="24"/>
        </w:rPr>
        <w:t xml:space="preserve"> </w:t>
      </w:r>
    </w:p>
    <w:p w14:paraId="35EC31BA" w14:textId="413C7002" w:rsidR="004944FF" w:rsidRPr="004944FF" w:rsidRDefault="004944FF" w:rsidP="004944FF">
      <w:pPr>
        <w:pStyle w:val="Prrafodelista"/>
        <w:numPr>
          <w:ilvl w:val="0"/>
          <w:numId w:val="5"/>
        </w:numPr>
        <w:rPr>
          <w:rFonts w:ascii="Arial" w:hAnsi="Arial" w:cs="Arial"/>
          <w:b/>
          <w:sz w:val="24"/>
          <w:szCs w:val="24"/>
        </w:rPr>
      </w:pPr>
      <w:r w:rsidRPr="004944FF">
        <w:rPr>
          <w:rFonts w:ascii="Arial" w:hAnsi="Arial" w:cs="Arial"/>
          <w:b/>
          <w:sz w:val="24"/>
          <w:szCs w:val="24"/>
        </w:rPr>
        <w:lastRenderedPageBreak/>
        <w:t>Planteamiento del Problema</w:t>
      </w:r>
    </w:p>
    <w:p w14:paraId="227B7A8A" w14:textId="3A2873BC" w:rsidR="00A21A88" w:rsidRPr="007B3542" w:rsidRDefault="004944FF" w:rsidP="001E216C">
      <w:pPr>
        <w:spacing w:line="240" w:lineRule="auto"/>
        <w:jc w:val="both"/>
        <w:rPr>
          <w:rFonts w:ascii="Arial" w:hAnsi="Arial" w:cs="Arial"/>
          <w:sz w:val="24"/>
          <w:szCs w:val="24"/>
        </w:rPr>
      </w:pPr>
      <w:r w:rsidRPr="007B3542">
        <w:rPr>
          <w:rFonts w:ascii="Arial" w:hAnsi="Arial" w:cs="Arial"/>
          <w:sz w:val="24"/>
          <w:szCs w:val="24"/>
        </w:rPr>
        <w:t>Dada la</w:t>
      </w:r>
      <w:r w:rsidR="007F3117" w:rsidRPr="007B3542">
        <w:rPr>
          <w:rFonts w:ascii="Arial" w:hAnsi="Arial" w:cs="Arial"/>
          <w:sz w:val="24"/>
          <w:szCs w:val="24"/>
        </w:rPr>
        <w:t xml:space="preserve"> variedad de suelos y pisos térmicos </w:t>
      </w:r>
      <w:r w:rsidRPr="007B3542">
        <w:rPr>
          <w:rFonts w:ascii="Arial" w:hAnsi="Arial" w:cs="Arial"/>
          <w:sz w:val="24"/>
          <w:szCs w:val="24"/>
        </w:rPr>
        <w:t>que presenta Colombia, l</w:t>
      </w:r>
      <w:r w:rsidR="007F3117" w:rsidRPr="007B3542">
        <w:rPr>
          <w:rFonts w:ascii="Arial" w:hAnsi="Arial" w:cs="Arial"/>
          <w:sz w:val="24"/>
          <w:szCs w:val="24"/>
        </w:rPr>
        <w:t xml:space="preserve">a más mínima variación </w:t>
      </w:r>
      <w:r w:rsidR="00CD0DF2" w:rsidRPr="007B3542">
        <w:rPr>
          <w:rFonts w:ascii="Arial" w:hAnsi="Arial" w:cs="Arial"/>
          <w:sz w:val="24"/>
          <w:szCs w:val="24"/>
        </w:rPr>
        <w:t xml:space="preserve">del </w:t>
      </w:r>
      <w:r w:rsidR="007F3117" w:rsidRPr="007B3542">
        <w:rPr>
          <w:rFonts w:ascii="Arial" w:hAnsi="Arial" w:cs="Arial"/>
          <w:sz w:val="24"/>
          <w:szCs w:val="24"/>
        </w:rPr>
        <w:t xml:space="preserve">clima </w:t>
      </w:r>
      <w:r w:rsidRPr="007B3542">
        <w:rPr>
          <w:rFonts w:ascii="Arial" w:hAnsi="Arial" w:cs="Arial"/>
          <w:sz w:val="24"/>
          <w:szCs w:val="24"/>
        </w:rPr>
        <w:t>produce</w:t>
      </w:r>
      <w:r w:rsidR="001811FB" w:rsidRPr="007B3542">
        <w:rPr>
          <w:rFonts w:ascii="Arial" w:hAnsi="Arial" w:cs="Arial"/>
          <w:sz w:val="24"/>
          <w:szCs w:val="24"/>
        </w:rPr>
        <w:t xml:space="preserve"> una alta vulnerabilidad </w:t>
      </w:r>
      <w:r w:rsidR="00CD0DF2" w:rsidRPr="007B3542">
        <w:rPr>
          <w:rFonts w:ascii="Arial" w:hAnsi="Arial" w:cs="Arial"/>
          <w:sz w:val="24"/>
          <w:szCs w:val="24"/>
        </w:rPr>
        <w:t>alrededor de</w:t>
      </w:r>
      <w:r w:rsidR="007F3117" w:rsidRPr="007B3542">
        <w:rPr>
          <w:rFonts w:ascii="Arial" w:hAnsi="Arial" w:cs="Arial"/>
          <w:sz w:val="24"/>
          <w:szCs w:val="24"/>
        </w:rPr>
        <w:t xml:space="preserve"> la producción </w:t>
      </w:r>
      <w:r w:rsidR="00CD0DF2" w:rsidRPr="007B3542">
        <w:rPr>
          <w:rFonts w:ascii="Arial" w:hAnsi="Arial" w:cs="Arial"/>
          <w:sz w:val="24"/>
          <w:szCs w:val="24"/>
        </w:rPr>
        <w:t>en</w:t>
      </w:r>
      <w:r w:rsidR="007F3117" w:rsidRPr="007B3542">
        <w:rPr>
          <w:rFonts w:ascii="Arial" w:hAnsi="Arial" w:cs="Arial"/>
          <w:sz w:val="24"/>
          <w:szCs w:val="24"/>
        </w:rPr>
        <w:t xml:space="preserve"> los cultivos</w:t>
      </w:r>
      <w:r w:rsidR="001811FB" w:rsidRPr="007B3542">
        <w:rPr>
          <w:rFonts w:ascii="Arial" w:hAnsi="Arial" w:cs="Arial"/>
          <w:sz w:val="24"/>
          <w:szCs w:val="24"/>
        </w:rPr>
        <w:t>,</w:t>
      </w:r>
      <w:r w:rsidR="007F3117" w:rsidRPr="007B3542">
        <w:rPr>
          <w:rFonts w:ascii="Arial" w:hAnsi="Arial" w:cs="Arial"/>
          <w:sz w:val="24"/>
          <w:szCs w:val="24"/>
        </w:rPr>
        <w:t xml:space="preserve"> </w:t>
      </w:r>
      <w:r w:rsidR="00BB675E" w:rsidRPr="007B3542">
        <w:rPr>
          <w:rFonts w:ascii="Arial" w:hAnsi="Arial" w:cs="Arial"/>
          <w:sz w:val="24"/>
          <w:szCs w:val="24"/>
        </w:rPr>
        <w:t xml:space="preserve">de los cuales depende el sustento de una gran parte de la población. </w:t>
      </w:r>
      <w:r w:rsidR="001E216C" w:rsidRPr="007B3542">
        <w:rPr>
          <w:rFonts w:ascii="Arial" w:hAnsi="Arial" w:cs="Arial"/>
          <w:sz w:val="24"/>
          <w:szCs w:val="24"/>
        </w:rPr>
        <w:t xml:space="preserve">De acuerdo </w:t>
      </w:r>
      <w:r w:rsidR="00CD0DF2" w:rsidRPr="007B3542">
        <w:rPr>
          <w:rFonts w:ascii="Arial" w:hAnsi="Arial" w:cs="Arial"/>
          <w:sz w:val="24"/>
          <w:szCs w:val="24"/>
        </w:rPr>
        <w:t xml:space="preserve">con el </w:t>
      </w:r>
      <w:r w:rsidR="001E216C" w:rsidRPr="007B3542">
        <w:rPr>
          <w:rFonts w:ascii="Arial" w:hAnsi="Arial" w:cs="Arial"/>
          <w:sz w:val="24"/>
          <w:szCs w:val="24"/>
        </w:rPr>
        <w:t>Ministerio de Agricultura y Desarrollo Rural</w:t>
      </w:r>
      <w:r w:rsidR="00CD0DF2" w:rsidRPr="007B3542">
        <w:rPr>
          <w:rFonts w:ascii="Arial" w:hAnsi="Arial" w:cs="Arial"/>
          <w:sz w:val="24"/>
          <w:szCs w:val="24"/>
        </w:rPr>
        <w:t>, el país</w:t>
      </w:r>
      <w:r w:rsidR="001E216C" w:rsidRPr="007B3542">
        <w:rPr>
          <w:rFonts w:ascii="Arial" w:hAnsi="Arial" w:cs="Arial"/>
          <w:sz w:val="24"/>
          <w:szCs w:val="24"/>
        </w:rPr>
        <w:t xml:space="preserve"> se ha visto afectado gravemente debido a la ocurrencia de eventos climáticos extremos especialmente durante las fases del Fenómeno El Niño y La Niña. </w:t>
      </w:r>
      <w:r w:rsidR="00386DBE" w:rsidRPr="007B3542">
        <w:rPr>
          <w:rFonts w:ascii="Arial" w:hAnsi="Arial" w:cs="Arial"/>
          <w:sz w:val="24"/>
          <w:szCs w:val="24"/>
        </w:rPr>
        <w:t>Dentro</w:t>
      </w:r>
      <w:r w:rsidR="00BB675E" w:rsidRPr="007B3542">
        <w:rPr>
          <w:rFonts w:ascii="Arial" w:hAnsi="Arial" w:cs="Arial"/>
          <w:sz w:val="24"/>
          <w:szCs w:val="24"/>
        </w:rPr>
        <w:t xml:space="preserve"> de la agenda colombiana de adaptación al cambio climático </w:t>
      </w:r>
      <w:r w:rsidR="00386DBE" w:rsidRPr="007B3542">
        <w:rPr>
          <w:rFonts w:ascii="Arial" w:hAnsi="Arial" w:cs="Arial"/>
          <w:sz w:val="24"/>
          <w:szCs w:val="24"/>
        </w:rPr>
        <w:t xml:space="preserve">se evaluó </w:t>
      </w:r>
      <w:r w:rsidR="00BB675E" w:rsidRPr="007B3542">
        <w:rPr>
          <w:rFonts w:ascii="Arial" w:hAnsi="Arial" w:cs="Arial"/>
          <w:sz w:val="24"/>
          <w:szCs w:val="24"/>
        </w:rPr>
        <w:t>el riesgo agroclimático por sectores</w:t>
      </w:r>
      <w:r w:rsidR="00386DBE" w:rsidRPr="007B3542">
        <w:rPr>
          <w:rFonts w:ascii="Arial" w:hAnsi="Arial" w:cs="Arial"/>
          <w:sz w:val="24"/>
          <w:szCs w:val="24"/>
        </w:rPr>
        <w:t xml:space="preserve">, el </w:t>
      </w:r>
      <w:r w:rsidR="00BB675E" w:rsidRPr="007B3542">
        <w:rPr>
          <w:rFonts w:ascii="Arial" w:hAnsi="Arial" w:cs="Arial"/>
          <w:sz w:val="24"/>
          <w:szCs w:val="24"/>
        </w:rPr>
        <w:t xml:space="preserve">objetivo </w:t>
      </w:r>
      <w:r w:rsidR="00386DBE" w:rsidRPr="007B3542">
        <w:rPr>
          <w:rFonts w:ascii="Arial" w:hAnsi="Arial" w:cs="Arial"/>
          <w:sz w:val="24"/>
          <w:szCs w:val="24"/>
        </w:rPr>
        <w:t>fue</w:t>
      </w:r>
      <w:r w:rsidR="00BB675E" w:rsidRPr="007B3542">
        <w:rPr>
          <w:rFonts w:ascii="Arial" w:hAnsi="Arial" w:cs="Arial"/>
          <w:sz w:val="24"/>
          <w:szCs w:val="24"/>
        </w:rPr>
        <w:t xml:space="preserve"> determinar los efectos de</w:t>
      </w:r>
      <w:r w:rsidR="00CD0DF2" w:rsidRPr="007B3542">
        <w:rPr>
          <w:rFonts w:ascii="Arial" w:hAnsi="Arial" w:cs="Arial"/>
          <w:sz w:val="24"/>
          <w:szCs w:val="24"/>
        </w:rPr>
        <w:t xml:space="preserve"> la variabilidad climática</w:t>
      </w:r>
      <w:r w:rsidR="00BB675E" w:rsidRPr="007B3542">
        <w:rPr>
          <w:rFonts w:ascii="Arial" w:hAnsi="Arial" w:cs="Arial"/>
          <w:sz w:val="24"/>
          <w:szCs w:val="24"/>
        </w:rPr>
        <w:t xml:space="preserve"> en la producción y rendimientos de cultivos agrícolas seleccionados, mediante la utilización de modelos a</w:t>
      </w:r>
      <w:r w:rsidR="00386DBE" w:rsidRPr="007B3542">
        <w:rPr>
          <w:rFonts w:ascii="Arial" w:hAnsi="Arial" w:cs="Arial"/>
          <w:sz w:val="24"/>
          <w:szCs w:val="24"/>
        </w:rPr>
        <w:t>groclimáticos. Los resultados de este estudio</w:t>
      </w:r>
      <w:r w:rsidR="00A436C3" w:rsidRPr="007B3542">
        <w:rPr>
          <w:rFonts w:ascii="Arial" w:hAnsi="Arial" w:cs="Arial"/>
          <w:sz w:val="24"/>
          <w:szCs w:val="24"/>
        </w:rPr>
        <w:t xml:space="preserve"> mostraron que en términos generales, los rendimientos de muchos cultivos, están expuestos a disminuir significativamente debido a las altas temperaturas, como consecuencia del estrés térmico e hídrico, del acortamiento de la estación de crecimiento y de la mayor  presencia de plagas y enfermedades.</w:t>
      </w:r>
    </w:p>
    <w:p w14:paraId="7618D09A" w14:textId="69927D09" w:rsidR="00DF5385" w:rsidRPr="007B3542" w:rsidRDefault="006810CE" w:rsidP="007445BD">
      <w:pPr>
        <w:spacing w:line="240" w:lineRule="auto"/>
        <w:jc w:val="both"/>
        <w:rPr>
          <w:rFonts w:ascii="Arial" w:hAnsi="Arial" w:cs="Arial"/>
          <w:sz w:val="24"/>
          <w:szCs w:val="24"/>
        </w:rPr>
      </w:pPr>
      <w:r w:rsidRPr="007B3542">
        <w:rPr>
          <w:rFonts w:ascii="Arial" w:hAnsi="Arial" w:cs="Arial"/>
          <w:sz w:val="24"/>
          <w:szCs w:val="24"/>
        </w:rPr>
        <w:t>Teniendo en cuenta el contexto que motiva la presente propuesta de doctorado, cabe destacar que los avances y el desarrollo de la tecnología han establecido hitos relevantes para enfrentar la problemática anteriormente expuesta; y es precisamente desde el campo de las Tecnologías de la Información y las Comunicaciones (TIC) que se han propuesto estrategias para guiar la toma de decisiones en torno al estudio del impacto potencial del cambio climático en la producción agrícola. Principalmente los enfoques revisados están orientados hacia</w:t>
      </w:r>
      <w:r w:rsidR="00E50AB3" w:rsidRPr="007B3542">
        <w:rPr>
          <w:rFonts w:ascii="Arial" w:hAnsi="Arial" w:cs="Arial"/>
          <w:sz w:val="24"/>
          <w:szCs w:val="24"/>
        </w:rPr>
        <w:t xml:space="preserve"> modelos de simulación para varios cultivos como</w:t>
      </w:r>
      <w:r w:rsidR="001D4BE8" w:rsidRPr="007B3542">
        <w:rPr>
          <w:rFonts w:ascii="Arial" w:hAnsi="Arial" w:cs="Arial"/>
          <w:sz w:val="24"/>
          <w:szCs w:val="24"/>
        </w:rPr>
        <w:t>:</w:t>
      </w:r>
      <w:r w:rsidR="00E50AB3" w:rsidRPr="007B3542">
        <w:rPr>
          <w:rFonts w:ascii="Arial" w:hAnsi="Arial" w:cs="Arial"/>
          <w:sz w:val="24"/>
          <w:szCs w:val="24"/>
        </w:rPr>
        <w:t xml:space="preserve"> </w:t>
      </w:r>
      <w:r w:rsidR="001D4BE8" w:rsidRPr="007B3542">
        <w:rPr>
          <w:rFonts w:ascii="Arial" w:hAnsi="Arial" w:cs="Arial"/>
          <w:sz w:val="24"/>
          <w:szCs w:val="24"/>
        </w:rPr>
        <w:t>arroz, algodón, maíz, trigo, entre otros</w:t>
      </w:r>
      <w:r w:rsidR="002C674E" w:rsidRPr="007B3542">
        <w:rPr>
          <w:rFonts w:ascii="Arial" w:hAnsi="Arial" w:cs="Arial"/>
          <w:sz w:val="24"/>
          <w:szCs w:val="24"/>
        </w:rPr>
        <w:t>, cuyo objetivo es estudiar los cambios en el rendimiento del cultivo, las necesidades de riego, y otras respuestas a</w:t>
      </w:r>
      <w:r w:rsidR="00CD0DF2" w:rsidRPr="007B3542">
        <w:rPr>
          <w:rFonts w:ascii="Arial" w:hAnsi="Arial" w:cs="Arial"/>
          <w:sz w:val="24"/>
          <w:szCs w:val="24"/>
        </w:rPr>
        <w:t xml:space="preserve"> </w:t>
      </w:r>
      <w:r w:rsidR="002C674E" w:rsidRPr="007B3542">
        <w:rPr>
          <w:rFonts w:ascii="Arial" w:hAnsi="Arial" w:cs="Arial"/>
          <w:sz w:val="24"/>
          <w:szCs w:val="24"/>
        </w:rPr>
        <w:t>l</w:t>
      </w:r>
      <w:r w:rsidR="00CD0DF2" w:rsidRPr="007B3542">
        <w:rPr>
          <w:rFonts w:ascii="Arial" w:hAnsi="Arial" w:cs="Arial"/>
          <w:sz w:val="24"/>
          <w:szCs w:val="24"/>
        </w:rPr>
        <w:t>a</w:t>
      </w:r>
      <w:r w:rsidR="002C674E" w:rsidRPr="007B3542">
        <w:rPr>
          <w:rFonts w:ascii="Arial" w:hAnsi="Arial" w:cs="Arial"/>
          <w:sz w:val="24"/>
          <w:szCs w:val="24"/>
        </w:rPr>
        <w:t xml:space="preserve"> </w:t>
      </w:r>
      <w:r w:rsidR="00CD0DF2" w:rsidRPr="007B3542">
        <w:rPr>
          <w:rFonts w:ascii="Arial" w:hAnsi="Arial" w:cs="Arial"/>
          <w:sz w:val="24"/>
          <w:szCs w:val="24"/>
        </w:rPr>
        <w:t>variabilidad climática</w:t>
      </w:r>
      <w:r w:rsidR="002C674E" w:rsidRPr="007B3542">
        <w:rPr>
          <w:rFonts w:ascii="Arial" w:hAnsi="Arial" w:cs="Arial"/>
          <w:sz w:val="24"/>
          <w:szCs w:val="24"/>
        </w:rPr>
        <w:t xml:space="preserve"> global</w:t>
      </w:r>
      <w:r w:rsidR="001D4BE8" w:rsidRPr="007B3542">
        <w:rPr>
          <w:rFonts w:ascii="Arial" w:hAnsi="Arial" w:cs="Arial"/>
          <w:sz w:val="24"/>
          <w:szCs w:val="24"/>
        </w:rPr>
        <w:t xml:space="preserve">; </w:t>
      </w:r>
      <w:r w:rsidR="002C674E" w:rsidRPr="007B3542">
        <w:rPr>
          <w:rFonts w:ascii="Arial" w:hAnsi="Arial" w:cs="Arial"/>
          <w:sz w:val="24"/>
          <w:szCs w:val="24"/>
        </w:rPr>
        <w:t xml:space="preserve">además de esto se han propuesto </w:t>
      </w:r>
      <w:r w:rsidR="001D4BE8" w:rsidRPr="007B3542">
        <w:rPr>
          <w:rFonts w:ascii="Arial" w:hAnsi="Arial" w:cs="Arial"/>
          <w:sz w:val="24"/>
          <w:szCs w:val="24"/>
        </w:rPr>
        <w:t>sistemas de soporte a la toma de decisiones y sistemas para el an</w:t>
      </w:r>
      <w:r w:rsidR="002C674E" w:rsidRPr="007B3542">
        <w:rPr>
          <w:rFonts w:ascii="Arial" w:hAnsi="Arial" w:cs="Arial"/>
          <w:sz w:val="24"/>
          <w:szCs w:val="24"/>
        </w:rPr>
        <w:t>álisis de riesgos de temporada</w:t>
      </w:r>
      <w:r w:rsidR="001D4BE8" w:rsidRPr="007B3542">
        <w:rPr>
          <w:rFonts w:ascii="Arial" w:hAnsi="Arial" w:cs="Arial"/>
          <w:sz w:val="24"/>
          <w:szCs w:val="24"/>
        </w:rPr>
        <w:t xml:space="preserve"> </w:t>
      </w:r>
      <w:r w:rsidR="00B76592" w:rsidRPr="007B3542">
        <w:rPr>
          <w:rFonts w:ascii="Arial" w:hAnsi="Arial" w:cs="Arial"/>
          <w:sz w:val="24"/>
          <w:szCs w:val="24"/>
        </w:rPr>
        <w:t>con el fin de</w:t>
      </w:r>
      <w:r w:rsidR="005F7C44" w:rsidRPr="007B3542">
        <w:rPr>
          <w:rFonts w:ascii="Arial" w:hAnsi="Arial" w:cs="Arial"/>
          <w:sz w:val="24"/>
          <w:szCs w:val="24"/>
        </w:rPr>
        <w:t xml:space="preserve"> estudiar el impacto potencial del cambio climático en la producción agrícola</w:t>
      </w:r>
      <w:r w:rsidR="001D4BE8" w:rsidRPr="007B3542">
        <w:rPr>
          <w:rFonts w:ascii="Arial" w:hAnsi="Arial" w:cs="Arial"/>
          <w:sz w:val="24"/>
          <w:szCs w:val="24"/>
        </w:rPr>
        <w:t xml:space="preserve"> </w:t>
      </w:r>
      <w:r w:rsidR="001D4BE8" w:rsidRPr="007B3542">
        <w:rPr>
          <w:rFonts w:ascii="Arial" w:hAnsi="Arial" w:cs="Arial"/>
          <w:sz w:val="24"/>
          <w:szCs w:val="24"/>
        </w:rPr>
        <w:fldChar w:fldCharType="begin"/>
      </w:r>
      <w:r w:rsidR="001D4BE8" w:rsidRPr="007B3542">
        <w:rPr>
          <w:rFonts w:ascii="Arial" w:hAnsi="Arial" w:cs="Arial"/>
          <w:sz w:val="24"/>
          <w:szCs w:val="24"/>
        </w:rPr>
        <w:instrText xml:space="preserve"> ADDIN ZOTERO_ITEM CSL_CITATION {"citationID":"1rlcea17ni","properties":{"formattedCitation":"[6]","plainCitation":"[6]"},"citationItems":[{"id":320,"uris":["http://zotero.org/users/1720459/items/5X5C87FV"],"uri":["http://zotero.org/users/1720459/items/5X5C87FV"],"itemData":{"id":320,"type":"article-journal","title":"The DSSAT cropping system model","container-title":"European Journal of Agronomy","page":"235-265","volume":"18","issue":"3","source":"IngentaConnect","DOI":"10.1016/S1161-0301(02)00107-7","journalAbbreviation":"European Journal of Agronomy","author":[{"family":"Jones","given":"J.W."},{"family":"Hoogenboom","given":"G."},{"family":"Porter","given":"C.H."},{"family":"Boote","given":"K.J."},{"family":"Batchelor","given":"W.D."},{"family":"Hunt","given":"L.A."},{"family":"Wilkens","given":"P.W."},{"family":"Singh","given":"U."},{"family":"Gijsman","given":"A.J."},{"family":"Ritchie","given":"J.T."}],"issued":{"date-parts":[["2003",1,1]]}}}],"schema":"https://github.com/citation-style-language/schema/raw/master/csl-citation.json"} </w:instrText>
      </w:r>
      <w:r w:rsidR="001D4BE8" w:rsidRPr="007B3542">
        <w:rPr>
          <w:rFonts w:ascii="Arial" w:hAnsi="Arial" w:cs="Arial"/>
          <w:sz w:val="24"/>
          <w:szCs w:val="24"/>
        </w:rPr>
        <w:fldChar w:fldCharType="separate"/>
      </w:r>
      <w:r w:rsidR="001D4BE8" w:rsidRPr="007B3542">
        <w:rPr>
          <w:rFonts w:ascii="Arial" w:hAnsi="Arial" w:cs="Arial"/>
          <w:sz w:val="24"/>
          <w:szCs w:val="24"/>
        </w:rPr>
        <w:t>[6]</w:t>
      </w:r>
      <w:r w:rsidR="001D4BE8" w:rsidRPr="007B3542">
        <w:rPr>
          <w:rFonts w:ascii="Arial" w:hAnsi="Arial" w:cs="Arial"/>
          <w:sz w:val="24"/>
          <w:szCs w:val="24"/>
        </w:rPr>
        <w:fldChar w:fldCharType="end"/>
      </w:r>
      <w:r w:rsidR="001D4BE8" w:rsidRPr="007B3542">
        <w:rPr>
          <w:rFonts w:ascii="Arial" w:hAnsi="Arial" w:cs="Arial"/>
          <w:sz w:val="24"/>
          <w:szCs w:val="24"/>
        </w:rPr>
        <w:t>.</w:t>
      </w:r>
      <w:r w:rsidR="005F7C44" w:rsidRPr="007B3542">
        <w:rPr>
          <w:rFonts w:ascii="Arial" w:hAnsi="Arial" w:cs="Arial"/>
          <w:sz w:val="24"/>
          <w:szCs w:val="24"/>
        </w:rPr>
        <w:t xml:space="preserve"> </w:t>
      </w:r>
      <w:r w:rsidR="007445BD" w:rsidRPr="007B3542">
        <w:rPr>
          <w:rFonts w:ascii="Arial" w:hAnsi="Arial" w:cs="Arial"/>
          <w:sz w:val="24"/>
          <w:szCs w:val="24"/>
        </w:rPr>
        <w:t xml:space="preserve">En el mismo sentido, la </w:t>
      </w:r>
      <w:r w:rsidR="00DF5385" w:rsidRPr="007B3542">
        <w:rPr>
          <w:rFonts w:ascii="Arial" w:hAnsi="Arial" w:cs="Arial"/>
          <w:sz w:val="24"/>
          <w:szCs w:val="24"/>
        </w:rPr>
        <w:t xml:space="preserve">FAO ha </w:t>
      </w:r>
      <w:r w:rsidR="007445BD" w:rsidRPr="007B3542">
        <w:rPr>
          <w:rFonts w:ascii="Arial" w:hAnsi="Arial" w:cs="Arial"/>
          <w:sz w:val="24"/>
          <w:szCs w:val="24"/>
        </w:rPr>
        <w:t>propuesto</w:t>
      </w:r>
      <w:r w:rsidR="00DF5385" w:rsidRPr="007B3542">
        <w:rPr>
          <w:rFonts w:ascii="Arial" w:hAnsi="Arial" w:cs="Arial"/>
          <w:sz w:val="24"/>
          <w:szCs w:val="24"/>
        </w:rPr>
        <w:t xml:space="preserve"> una amplia gama de sistemas de datos como</w:t>
      </w:r>
      <w:r w:rsidR="007445BD" w:rsidRPr="007B3542">
        <w:rPr>
          <w:rFonts w:ascii="Arial" w:hAnsi="Arial" w:cs="Arial"/>
          <w:sz w:val="24"/>
          <w:szCs w:val="24"/>
        </w:rPr>
        <w:t>:</w:t>
      </w:r>
      <w:r w:rsidR="00DF5385" w:rsidRPr="007B3542">
        <w:rPr>
          <w:rFonts w:ascii="Arial" w:hAnsi="Arial" w:cs="Arial"/>
          <w:sz w:val="24"/>
          <w:szCs w:val="24"/>
        </w:rPr>
        <w:t xml:space="preserve"> una metodología de optimización de la adaptación dinámica de las explotaciones agrícolas (FADO);</w:t>
      </w:r>
      <w:r w:rsidR="007445BD" w:rsidRPr="007B3542">
        <w:rPr>
          <w:rFonts w:ascii="Arial" w:hAnsi="Arial" w:cs="Arial"/>
          <w:sz w:val="24"/>
          <w:szCs w:val="24"/>
        </w:rPr>
        <w:t xml:space="preserve"> sistemas de alerta a mediano</w:t>
      </w:r>
      <w:r w:rsidR="00DF5385" w:rsidRPr="007B3542">
        <w:rPr>
          <w:rFonts w:ascii="Arial" w:hAnsi="Arial" w:cs="Arial"/>
          <w:sz w:val="24"/>
          <w:szCs w:val="24"/>
        </w:rPr>
        <w:t xml:space="preserve"> plazo para la seguridad alimentaria; un instrumento de previsión climática local (New LocClim); una herramienta para pronosticar el rendimiento de los cultivos (CMBox)</w:t>
      </w:r>
      <w:r w:rsidR="007445BD" w:rsidRPr="007B3542">
        <w:rPr>
          <w:rFonts w:ascii="Arial" w:hAnsi="Arial" w:cs="Arial"/>
          <w:sz w:val="24"/>
          <w:szCs w:val="24"/>
        </w:rPr>
        <w:t>; entre otros</w:t>
      </w:r>
      <w:r w:rsidR="000D0D81" w:rsidRPr="007B3542">
        <w:rPr>
          <w:rFonts w:ascii="Arial" w:hAnsi="Arial" w:cs="Arial"/>
          <w:sz w:val="24"/>
          <w:szCs w:val="24"/>
        </w:rPr>
        <w:t xml:space="preserve">. </w:t>
      </w:r>
    </w:p>
    <w:p w14:paraId="3107A74C" w14:textId="69947974" w:rsidR="00BE0868" w:rsidRPr="007B3542" w:rsidRDefault="00D32726" w:rsidP="00A97DAE">
      <w:pPr>
        <w:spacing w:line="240" w:lineRule="auto"/>
        <w:jc w:val="both"/>
        <w:rPr>
          <w:rFonts w:ascii="Arial" w:hAnsi="Arial" w:cs="Arial"/>
          <w:sz w:val="24"/>
          <w:szCs w:val="24"/>
        </w:rPr>
      </w:pPr>
      <w:r w:rsidRPr="007B3542">
        <w:rPr>
          <w:rFonts w:ascii="Arial" w:hAnsi="Arial" w:cs="Arial"/>
          <w:sz w:val="24"/>
          <w:szCs w:val="24"/>
        </w:rPr>
        <w:t>A pesar de los</w:t>
      </w:r>
      <w:r w:rsidR="00BE7E33" w:rsidRPr="007B3542">
        <w:rPr>
          <w:rFonts w:ascii="Arial" w:hAnsi="Arial" w:cs="Arial"/>
          <w:sz w:val="24"/>
          <w:szCs w:val="24"/>
        </w:rPr>
        <w:t xml:space="preserve"> aporte</w:t>
      </w:r>
      <w:r w:rsidRPr="007B3542">
        <w:rPr>
          <w:rFonts w:ascii="Arial" w:hAnsi="Arial" w:cs="Arial"/>
          <w:sz w:val="24"/>
          <w:szCs w:val="24"/>
        </w:rPr>
        <w:t>s</w:t>
      </w:r>
      <w:r w:rsidR="00BE7E33" w:rsidRPr="007B3542">
        <w:rPr>
          <w:rFonts w:ascii="Arial" w:hAnsi="Arial" w:cs="Arial"/>
          <w:sz w:val="24"/>
          <w:szCs w:val="24"/>
        </w:rPr>
        <w:t xml:space="preserve"> que ofrecen los enfoques mencionados anteriormente, aún existen factores que hacen que </w:t>
      </w:r>
      <w:r w:rsidR="00690CA1" w:rsidRPr="007B3542">
        <w:rPr>
          <w:rFonts w:ascii="Arial" w:hAnsi="Arial" w:cs="Arial"/>
          <w:sz w:val="24"/>
          <w:szCs w:val="24"/>
        </w:rPr>
        <w:t>esto</w:t>
      </w:r>
      <w:r w:rsidR="00102BF9" w:rsidRPr="007B3542">
        <w:rPr>
          <w:rFonts w:ascii="Arial" w:hAnsi="Arial" w:cs="Arial"/>
          <w:sz w:val="24"/>
          <w:szCs w:val="24"/>
        </w:rPr>
        <w:t>s esfuerzos</w:t>
      </w:r>
      <w:r w:rsidR="002972F4" w:rsidRPr="007B3542">
        <w:rPr>
          <w:rFonts w:ascii="Arial" w:hAnsi="Arial" w:cs="Arial"/>
          <w:sz w:val="24"/>
          <w:szCs w:val="24"/>
        </w:rPr>
        <w:t xml:space="preserve"> </w:t>
      </w:r>
      <w:r w:rsidR="00BE7E33" w:rsidRPr="007B3542">
        <w:rPr>
          <w:rFonts w:ascii="Arial" w:hAnsi="Arial" w:cs="Arial"/>
          <w:sz w:val="24"/>
          <w:szCs w:val="24"/>
        </w:rPr>
        <w:t>tengan un éxito</w:t>
      </w:r>
      <w:r w:rsidR="002972F4" w:rsidRPr="007B3542">
        <w:rPr>
          <w:rFonts w:ascii="Arial" w:hAnsi="Arial" w:cs="Arial"/>
          <w:sz w:val="24"/>
          <w:szCs w:val="24"/>
        </w:rPr>
        <w:t xml:space="preserve"> limitado</w:t>
      </w:r>
      <w:r w:rsidR="00BE7E33" w:rsidRPr="007B3542">
        <w:rPr>
          <w:rFonts w:ascii="Arial" w:hAnsi="Arial" w:cs="Arial"/>
          <w:sz w:val="24"/>
          <w:szCs w:val="24"/>
        </w:rPr>
        <w:t>,</w:t>
      </w:r>
      <w:r w:rsidR="002972F4" w:rsidRPr="007B3542">
        <w:rPr>
          <w:rFonts w:ascii="Arial" w:hAnsi="Arial" w:cs="Arial"/>
          <w:sz w:val="24"/>
          <w:szCs w:val="24"/>
        </w:rPr>
        <w:t xml:space="preserve"> </w:t>
      </w:r>
      <w:r w:rsidR="00BE7E33" w:rsidRPr="007B3542">
        <w:rPr>
          <w:rFonts w:ascii="Arial" w:hAnsi="Arial" w:cs="Arial"/>
          <w:sz w:val="24"/>
          <w:szCs w:val="24"/>
        </w:rPr>
        <w:t xml:space="preserve">esto </w:t>
      </w:r>
      <w:r w:rsidR="002972F4" w:rsidRPr="007B3542">
        <w:rPr>
          <w:rFonts w:ascii="Arial" w:hAnsi="Arial" w:cs="Arial"/>
          <w:sz w:val="24"/>
          <w:szCs w:val="24"/>
        </w:rPr>
        <w:t>debido</w:t>
      </w:r>
      <w:r w:rsidR="00BE7E33" w:rsidRPr="007B3542">
        <w:rPr>
          <w:rFonts w:ascii="Arial" w:hAnsi="Arial" w:cs="Arial"/>
          <w:sz w:val="24"/>
          <w:szCs w:val="24"/>
        </w:rPr>
        <w:t xml:space="preserve"> a</w:t>
      </w:r>
      <w:r w:rsidR="00905703" w:rsidRPr="007B3542">
        <w:rPr>
          <w:rFonts w:ascii="Arial" w:hAnsi="Arial" w:cs="Arial"/>
          <w:sz w:val="24"/>
          <w:szCs w:val="24"/>
        </w:rPr>
        <w:t xml:space="preserve">l </w:t>
      </w:r>
      <w:r w:rsidR="0056308F" w:rsidRPr="007B3542">
        <w:rPr>
          <w:rFonts w:ascii="Arial" w:hAnsi="Arial" w:cs="Arial"/>
          <w:sz w:val="24"/>
          <w:szCs w:val="24"/>
        </w:rPr>
        <w:t xml:space="preserve">alto nivel de incertidumbre que arroja el problema en cuestión y a la naturaleza dinámica de las condiciones climáticas de un territorio específico. </w:t>
      </w:r>
      <w:r w:rsidR="0055078C" w:rsidRPr="007B3542">
        <w:rPr>
          <w:rFonts w:ascii="Arial" w:hAnsi="Arial" w:cs="Arial"/>
          <w:sz w:val="24"/>
          <w:szCs w:val="24"/>
        </w:rPr>
        <w:t>Con base en lo anterior, una rama de la Inteligencia Artificial</w:t>
      </w:r>
      <w:r w:rsidR="00EF5D5D" w:rsidRPr="007B3542">
        <w:rPr>
          <w:rFonts w:ascii="Arial" w:hAnsi="Arial" w:cs="Arial"/>
          <w:sz w:val="24"/>
          <w:szCs w:val="24"/>
        </w:rPr>
        <w:t xml:space="preserve"> (IA)</w:t>
      </w:r>
      <w:r w:rsidR="0055078C" w:rsidRPr="007B3542">
        <w:rPr>
          <w:rFonts w:ascii="Arial" w:hAnsi="Arial" w:cs="Arial"/>
          <w:sz w:val="24"/>
          <w:szCs w:val="24"/>
        </w:rPr>
        <w:t xml:space="preserve"> como lo es la Inteligencia Computacional</w:t>
      </w:r>
      <w:r w:rsidR="00EF5D5D" w:rsidRPr="007B3542">
        <w:rPr>
          <w:rFonts w:ascii="Arial" w:hAnsi="Arial" w:cs="Arial"/>
          <w:sz w:val="24"/>
          <w:szCs w:val="24"/>
        </w:rPr>
        <w:t xml:space="preserve"> (IC) </w:t>
      </w:r>
      <w:r w:rsidR="00EF5D5D" w:rsidRPr="007B3542">
        <w:rPr>
          <w:rFonts w:ascii="Arial" w:hAnsi="Arial" w:cs="Arial"/>
          <w:sz w:val="24"/>
          <w:szCs w:val="24"/>
        </w:rPr>
        <w:fldChar w:fldCharType="begin"/>
      </w:r>
      <w:r w:rsidR="00EF5D5D" w:rsidRPr="007B3542">
        <w:rPr>
          <w:rFonts w:ascii="Arial" w:hAnsi="Arial" w:cs="Arial"/>
          <w:sz w:val="24"/>
          <w:szCs w:val="24"/>
        </w:rPr>
        <w:instrText xml:space="preserve"> ADDIN ZOTERO_ITEM CSL_CITATION {"citationID":"27vhkvli56","properties":{"formattedCitation":"[7]","plainCitation":"[7]"},"citationItems":[{"id":94,"uris":["http://zotero.org/users/1720459/items/I7XAMT4S"],"uri":["http://zotero.org/users/1720459/items/I7XAMT4S"],"itemData":{"id":94,"type":"book","title":"Computational Intelligence: An Introduction","publisher":"Wiley","URL":"http://books.google.com.co/books?id=IZosIcgJMjUC","ISBN":"978-0-470-51250-0","author":[{"literal":"A. P. Engelbrecht"}],"issued":{"date-parts":[["2007"]]}}}],"schema":"https://github.com/citation-style-language/schema/raw/master/csl-citation.json"} </w:instrText>
      </w:r>
      <w:r w:rsidR="00EF5D5D" w:rsidRPr="007B3542">
        <w:rPr>
          <w:rFonts w:ascii="Arial" w:hAnsi="Arial" w:cs="Arial"/>
          <w:sz w:val="24"/>
          <w:szCs w:val="24"/>
        </w:rPr>
        <w:fldChar w:fldCharType="separate"/>
      </w:r>
      <w:r w:rsidR="00EF5D5D" w:rsidRPr="007B3542">
        <w:rPr>
          <w:rFonts w:ascii="Arial" w:hAnsi="Arial" w:cs="Arial"/>
          <w:sz w:val="24"/>
          <w:szCs w:val="24"/>
        </w:rPr>
        <w:t>[7]</w:t>
      </w:r>
      <w:r w:rsidR="00EF5D5D" w:rsidRPr="007B3542">
        <w:rPr>
          <w:rFonts w:ascii="Arial" w:hAnsi="Arial" w:cs="Arial"/>
          <w:sz w:val="24"/>
          <w:szCs w:val="24"/>
        </w:rPr>
        <w:fldChar w:fldCharType="end"/>
      </w:r>
      <w:r w:rsidR="0055078C" w:rsidRPr="007B3542">
        <w:rPr>
          <w:rFonts w:ascii="Arial" w:hAnsi="Arial" w:cs="Arial"/>
          <w:sz w:val="24"/>
          <w:szCs w:val="24"/>
        </w:rPr>
        <w:t xml:space="preserve"> ofrece una importante alternativa al estudiar diferentes mecanismos de adaptación para permitir o facilitar un comportamiento inteligente en entornos complejos y cambiantes. Estos mecanismos incluyen los paradigmas de la IA que exhiben la capacidad de aprender o de adaptarse a nuevas situaciones, generalizar, abstraer, descubrir y asociar; algunos de dichos mecanismos son: Redes Neuronales Artificiales (RNA), Máquinas de Vector de </w:t>
      </w:r>
      <w:r w:rsidR="0055078C" w:rsidRPr="007B3542">
        <w:rPr>
          <w:rFonts w:ascii="Arial" w:hAnsi="Arial" w:cs="Arial"/>
          <w:sz w:val="24"/>
          <w:szCs w:val="24"/>
        </w:rPr>
        <w:lastRenderedPageBreak/>
        <w:t>Soporte (MVS), Algoritmos Genéticos (AG)</w:t>
      </w:r>
      <w:r w:rsidR="00CE44F2" w:rsidRPr="007B3542">
        <w:rPr>
          <w:rFonts w:ascii="Arial" w:hAnsi="Arial" w:cs="Arial"/>
          <w:sz w:val="24"/>
          <w:szCs w:val="24"/>
        </w:rPr>
        <w:t>, Optimización por Nubes de Partículas (PSO</w:t>
      </w:r>
      <w:r w:rsidR="00E54684">
        <w:rPr>
          <w:rFonts w:ascii="Arial" w:hAnsi="Arial" w:cs="Arial"/>
          <w:sz w:val="24"/>
          <w:szCs w:val="24"/>
        </w:rPr>
        <w:t xml:space="preserve"> por sus siglas en inglés - </w:t>
      </w:r>
      <w:proofErr w:type="spellStart"/>
      <w:r w:rsidR="00E54684">
        <w:rPr>
          <w:rFonts w:ascii="Arial" w:hAnsi="Arial" w:cs="Arial"/>
          <w:sz w:val="24"/>
          <w:szCs w:val="24"/>
          <w:lang w:val="es-ES"/>
        </w:rPr>
        <w:t>Particle</w:t>
      </w:r>
      <w:proofErr w:type="spellEnd"/>
      <w:r w:rsidR="00E54684">
        <w:rPr>
          <w:rFonts w:ascii="Arial" w:hAnsi="Arial" w:cs="Arial"/>
          <w:sz w:val="24"/>
          <w:szCs w:val="24"/>
          <w:lang w:val="es-ES"/>
        </w:rPr>
        <w:t xml:space="preserve"> </w:t>
      </w:r>
      <w:proofErr w:type="spellStart"/>
      <w:r w:rsidR="00E54684">
        <w:rPr>
          <w:rFonts w:ascii="Arial" w:hAnsi="Arial" w:cs="Arial"/>
          <w:sz w:val="24"/>
          <w:szCs w:val="24"/>
          <w:lang w:val="es-ES"/>
        </w:rPr>
        <w:t>Swarm</w:t>
      </w:r>
      <w:proofErr w:type="spellEnd"/>
      <w:r w:rsidR="00E54684">
        <w:rPr>
          <w:rFonts w:ascii="Arial" w:hAnsi="Arial" w:cs="Arial"/>
          <w:sz w:val="24"/>
          <w:szCs w:val="24"/>
          <w:lang w:val="es-ES"/>
        </w:rPr>
        <w:t xml:space="preserve"> </w:t>
      </w:r>
      <w:proofErr w:type="spellStart"/>
      <w:r w:rsidR="00E54684">
        <w:rPr>
          <w:rFonts w:ascii="Arial" w:hAnsi="Arial" w:cs="Arial"/>
          <w:sz w:val="24"/>
          <w:szCs w:val="24"/>
          <w:lang w:val="es-ES"/>
        </w:rPr>
        <w:t>Optimization</w:t>
      </w:r>
      <w:proofErr w:type="spellEnd"/>
      <w:r w:rsidR="00CE44F2" w:rsidRPr="007B3542">
        <w:rPr>
          <w:rFonts w:ascii="Arial" w:hAnsi="Arial" w:cs="Arial"/>
          <w:sz w:val="24"/>
          <w:szCs w:val="24"/>
        </w:rPr>
        <w:t>)</w:t>
      </w:r>
      <w:r w:rsidR="00EA3F61" w:rsidRPr="007B3542">
        <w:rPr>
          <w:rFonts w:ascii="Arial" w:hAnsi="Arial" w:cs="Arial"/>
          <w:sz w:val="24"/>
          <w:szCs w:val="24"/>
        </w:rPr>
        <w:t xml:space="preserve"> </w:t>
      </w:r>
      <w:r w:rsidR="00EA3F61" w:rsidRPr="007B3542">
        <w:rPr>
          <w:rFonts w:ascii="Arial" w:hAnsi="Arial" w:cs="Arial"/>
          <w:sz w:val="24"/>
          <w:szCs w:val="24"/>
        </w:rPr>
        <w:fldChar w:fldCharType="begin"/>
      </w:r>
      <w:r w:rsidR="00EA3F61" w:rsidRPr="007B3542">
        <w:rPr>
          <w:rFonts w:ascii="Arial" w:hAnsi="Arial" w:cs="Arial"/>
          <w:sz w:val="24"/>
          <w:szCs w:val="24"/>
        </w:rPr>
        <w:instrText xml:space="preserve"> ADDIN ZOTERO_ITEM CSL_CITATION {"citationID":"dqfepk34d","properties":{"formattedCitation":"[8]","plainCitation":"[8]"},"citationItems":[{"id":95,"uris":["http://zotero.org/users/1720459/items/2QTN8NG4"],"uri":["http://zotero.org/users/1720459/items/2QTN8NG4"],"itemData":{"id":95,"type":"book","title":"Fundamentals of Computational Swarm Intelligence","publisher":"Wiley","URL":"http://books.google.co.uk/books?id=3xhrQgAACAAJ","ISBN":"978-0-470-09191-3","author":[{"family":"Engelbrecht","given":"A.P."}],"issued":{"date-parts":[["2005"]]}}}],"schema":"https://github.com/citation-style-language/schema/raw/master/csl-citation.json"} </w:instrText>
      </w:r>
      <w:r w:rsidR="00EA3F61" w:rsidRPr="007B3542">
        <w:rPr>
          <w:rFonts w:ascii="Arial" w:hAnsi="Arial" w:cs="Arial"/>
          <w:sz w:val="24"/>
          <w:szCs w:val="24"/>
        </w:rPr>
        <w:fldChar w:fldCharType="separate"/>
      </w:r>
      <w:r w:rsidR="00EA3F61" w:rsidRPr="007B3542">
        <w:rPr>
          <w:rFonts w:ascii="Arial" w:hAnsi="Arial" w:cs="Arial"/>
          <w:sz w:val="24"/>
          <w:szCs w:val="24"/>
        </w:rPr>
        <w:t>[8]</w:t>
      </w:r>
      <w:r w:rsidR="00EA3F61" w:rsidRPr="007B3542">
        <w:rPr>
          <w:rFonts w:ascii="Arial" w:hAnsi="Arial" w:cs="Arial"/>
          <w:sz w:val="24"/>
          <w:szCs w:val="24"/>
        </w:rPr>
        <w:fldChar w:fldCharType="end"/>
      </w:r>
      <w:r w:rsidR="00CE44F2" w:rsidRPr="007B3542">
        <w:rPr>
          <w:rFonts w:ascii="Arial" w:hAnsi="Arial" w:cs="Arial"/>
          <w:sz w:val="24"/>
          <w:szCs w:val="24"/>
        </w:rPr>
        <w:t>, entre otros</w:t>
      </w:r>
      <w:r w:rsidR="0055078C" w:rsidRPr="007B3542">
        <w:rPr>
          <w:rFonts w:ascii="Arial" w:hAnsi="Arial" w:cs="Arial"/>
          <w:sz w:val="24"/>
          <w:szCs w:val="24"/>
        </w:rPr>
        <w:t>.</w:t>
      </w:r>
      <w:r w:rsidR="00F841CE" w:rsidRPr="007B3542">
        <w:rPr>
          <w:rFonts w:ascii="Arial" w:hAnsi="Arial" w:cs="Arial"/>
          <w:sz w:val="24"/>
          <w:szCs w:val="24"/>
        </w:rPr>
        <w:t xml:space="preserve"> La presente propuesta de investigación, pretende abordar la problemática de la adaptabilidad de cultivos a</w:t>
      </w:r>
      <w:r w:rsidR="00CD0DF2" w:rsidRPr="007B3542">
        <w:rPr>
          <w:rFonts w:ascii="Arial" w:hAnsi="Arial" w:cs="Arial"/>
          <w:sz w:val="24"/>
          <w:szCs w:val="24"/>
        </w:rPr>
        <w:t xml:space="preserve"> </w:t>
      </w:r>
      <w:r w:rsidR="00F841CE" w:rsidRPr="007B3542">
        <w:rPr>
          <w:rFonts w:ascii="Arial" w:hAnsi="Arial" w:cs="Arial"/>
          <w:sz w:val="24"/>
          <w:szCs w:val="24"/>
        </w:rPr>
        <w:t>l</w:t>
      </w:r>
      <w:r w:rsidR="00CD0DF2" w:rsidRPr="007B3542">
        <w:rPr>
          <w:rFonts w:ascii="Arial" w:hAnsi="Arial" w:cs="Arial"/>
          <w:sz w:val="24"/>
          <w:szCs w:val="24"/>
        </w:rPr>
        <w:t>a</w:t>
      </w:r>
      <w:r w:rsidR="00F841CE" w:rsidRPr="007B3542">
        <w:rPr>
          <w:rFonts w:ascii="Arial" w:hAnsi="Arial" w:cs="Arial"/>
          <w:sz w:val="24"/>
          <w:szCs w:val="24"/>
        </w:rPr>
        <w:t xml:space="preserve"> </w:t>
      </w:r>
      <w:r w:rsidR="00CD0DF2" w:rsidRPr="007B3542">
        <w:rPr>
          <w:rFonts w:ascii="Arial" w:hAnsi="Arial" w:cs="Arial"/>
          <w:sz w:val="24"/>
          <w:szCs w:val="24"/>
        </w:rPr>
        <w:t>variabilidad climática</w:t>
      </w:r>
      <w:r w:rsidR="00F841CE" w:rsidRPr="007B3542">
        <w:rPr>
          <w:rFonts w:ascii="Arial" w:hAnsi="Arial" w:cs="Arial"/>
          <w:sz w:val="24"/>
          <w:szCs w:val="24"/>
        </w:rPr>
        <w:t xml:space="preserve"> en zonas tropicales y subtropicales mediante </w:t>
      </w:r>
      <w:r w:rsidR="001D3677" w:rsidRPr="007B3542">
        <w:rPr>
          <w:rFonts w:ascii="Arial" w:hAnsi="Arial" w:cs="Arial"/>
          <w:sz w:val="24"/>
          <w:szCs w:val="24"/>
        </w:rPr>
        <w:t xml:space="preserve">un enfoque híbrido de </w:t>
      </w:r>
      <w:r w:rsidR="00915D66" w:rsidRPr="007B3542">
        <w:rPr>
          <w:rFonts w:ascii="Arial" w:hAnsi="Arial" w:cs="Arial"/>
          <w:sz w:val="24"/>
          <w:szCs w:val="24"/>
        </w:rPr>
        <w:t>PSO.</w:t>
      </w:r>
      <w:r w:rsidR="00F841CE" w:rsidRPr="007B3542">
        <w:rPr>
          <w:rFonts w:ascii="Arial" w:hAnsi="Arial" w:cs="Arial"/>
          <w:sz w:val="24"/>
          <w:szCs w:val="24"/>
        </w:rPr>
        <w:t xml:space="preserve"> </w:t>
      </w:r>
      <w:r w:rsidR="00915D66" w:rsidRPr="007B3542">
        <w:rPr>
          <w:rFonts w:ascii="Arial" w:hAnsi="Arial" w:cs="Arial"/>
          <w:sz w:val="24"/>
          <w:szCs w:val="24"/>
        </w:rPr>
        <w:t>Desde este punto de vista, estudios como</w:t>
      </w:r>
      <w:r w:rsidR="006928CA" w:rsidRPr="007B3542">
        <w:rPr>
          <w:rFonts w:ascii="Arial" w:hAnsi="Arial" w:cs="Arial"/>
          <w:sz w:val="24"/>
          <w:szCs w:val="24"/>
        </w:rPr>
        <w:t xml:space="preserve"> </w:t>
      </w:r>
      <w:r w:rsidR="006928CA" w:rsidRPr="007B3542">
        <w:rPr>
          <w:rFonts w:ascii="Arial" w:hAnsi="Arial" w:cs="Arial"/>
          <w:sz w:val="24"/>
          <w:szCs w:val="24"/>
        </w:rPr>
        <w:fldChar w:fldCharType="begin"/>
      </w:r>
      <w:r w:rsidR="006928CA" w:rsidRPr="007B3542">
        <w:rPr>
          <w:rFonts w:ascii="Arial" w:hAnsi="Arial" w:cs="Arial"/>
          <w:sz w:val="24"/>
          <w:szCs w:val="24"/>
        </w:rPr>
        <w:instrText xml:space="preserve"> ADDIN ZOTERO_ITEM CSL_CITATION {"citationID":"3au1njlgu","properties":{"formattedCitation":"[9]","plainCitation":"[9]"},"citationItems":[{"id":203,"uris":["http://zotero.org/users/1720459/items/M5CDHUEF"],"uri":["http://zotero.org/users/1720459/items/M5CDHUEF"],"itemData":{"id":203,"type":"article-journal","title":"Particle Swarm Optimization for Automatic Calibration of Large Scale Water Quality Model (CE-QUAL-W2): Application to Karkheh Reservoir, Iran","container-title":"Water Resources Management","page":"2613-2632","volume":"25","issue":"10","source":"link.springer.com","abstract":"An automatic calibration of water quality model is developed in this research. Automatic calibration as the process to determine the parameters appearing in the equations of a 2-dimensional, hydrodynamic, and water quality models (CE-QUAL-W2) is carried out with Particle Swarm technique as an optimization tool. In the calibration of the CE-QUAl-W2 model, evaporation as a significant parameter influences the thermal profile and water surface elevation in reservoir, simultaneously. Therefore to consider the simultaneous effects of the water temperature variations on water surface elevation in the reservoir, a multi objective technique is used to minimize the weighted sum of total deviations of temperature from field data at check points on monitoring days and those of water surface elevation on daily monitoring period. The proposed approach overcomes the high computational efforts required if a conventional calibration search technique was used, while retaining the quality of the final calibration results. The automatic calibration approach is applied in temperature and water budget calibration of Karkheh reservoir in Iran. Applying the proposed automatic calibration approach, shows the produced results by the CE-QUAL-W2 model with the calibrated coefficients agree closely with a set of field data.","DOI":"10.1007/s11269-011-9829-7","ISSN":"0920-4741, 1573-1650","shortTitle":"Particle Swarm Optimization for Automatic Calibration of Large Scale Water Quality Model (CE-QUAL-W2)","journalAbbreviation":"Water Resour Manage","language":"en","author":[{"family":"Afshar","given":"Abbas"},{"family":"Kazemi","given":"Hamideh"},{"family":"Saadatpour","given":"Motahareh"}],"issued":{"date-parts":[["2011",8,1]]}}}],"schema":"https://github.com/citation-style-language/schema/raw/master/csl-citation.json"} </w:instrText>
      </w:r>
      <w:r w:rsidR="006928CA" w:rsidRPr="007B3542">
        <w:rPr>
          <w:rFonts w:ascii="Arial" w:hAnsi="Arial" w:cs="Arial"/>
          <w:sz w:val="24"/>
          <w:szCs w:val="24"/>
        </w:rPr>
        <w:fldChar w:fldCharType="separate"/>
      </w:r>
      <w:r w:rsidR="006928CA" w:rsidRPr="007B3542">
        <w:rPr>
          <w:rFonts w:ascii="Arial" w:hAnsi="Arial" w:cs="Arial"/>
          <w:sz w:val="24"/>
          <w:szCs w:val="24"/>
        </w:rPr>
        <w:t>[9]</w:t>
      </w:r>
      <w:r w:rsidR="006928CA" w:rsidRPr="007B3542">
        <w:rPr>
          <w:rFonts w:ascii="Arial" w:hAnsi="Arial" w:cs="Arial"/>
          <w:sz w:val="24"/>
          <w:szCs w:val="24"/>
        </w:rPr>
        <w:fldChar w:fldCharType="end"/>
      </w:r>
      <w:r w:rsidR="00751D95" w:rsidRPr="007B3542">
        <w:rPr>
          <w:rFonts w:ascii="Arial" w:hAnsi="Arial" w:cs="Arial"/>
          <w:sz w:val="24"/>
          <w:szCs w:val="24"/>
        </w:rPr>
        <w:t xml:space="preserve">, </w:t>
      </w:r>
      <w:r w:rsidR="00751D95" w:rsidRPr="007B3542">
        <w:rPr>
          <w:rFonts w:ascii="Arial" w:hAnsi="Arial" w:cs="Arial"/>
          <w:sz w:val="24"/>
          <w:szCs w:val="24"/>
        </w:rPr>
        <w:fldChar w:fldCharType="begin"/>
      </w:r>
      <w:r w:rsidR="00751D95" w:rsidRPr="007B3542">
        <w:rPr>
          <w:rFonts w:ascii="Arial" w:hAnsi="Arial" w:cs="Arial"/>
          <w:sz w:val="24"/>
          <w:szCs w:val="24"/>
        </w:rPr>
        <w:instrText xml:space="preserve"> ADDIN ZOTERO_ITEM CSL_CITATION {"citationID":"1h81i0ntul","properties":{"formattedCitation":"[10]","plainCitation":"[10]"},"citationItems":[{"id":350,"uris":["http://zotero.org/users/1720459/items/NC5BK2IA"],"uri":["http://zotero.org/users/1720459/items/NC5BK2IA"],"itemData":{"id":350,"type":"article-journal","title":"Clustering and pattern search for enhancing particle swarm optimization with Euclidean spatial neighborhood search","container-title":"Neurocomputing","page":"966-981","volume":"171","source":"ScienceDirect","abstract":"There are many well-known particle swarm optimization (PSO) algorithms which consider ring/star/von Neumann et al. topological neighborhood and scarcely aim at Euclidean spatial neighborhood structure. k-Nearest Neighbors (k-NN) is a kind of clustering method to find the necessary representatives among a group of objects efficiently. Pattern search (PS) is a successful derivative-free coordinate search method for global optimization. All these observations inspire the innovative ideas to propose an enhanced particle swarm optimization algorithm (pkPSO). Particles efficiently explore for the promising areas and solutions with clustering on the Euclidean spatial neighborhood structure. Particle swarm continuously exploits at the just found promising areas with PS strategy at the latter stage of optimization. The cooperative effect of k-NN and PS strategies is firstly verified. Based on classical, rotated and shifted benchmarks, extensive experimental comparisons indicate that pkPSO has a competitive performance when comparing with the well-known PSO variants and other evolutionary algorithms.","DOI":"10.1016/j.neucom.2015.07.025","ISSN":"0925-2312","journalAbbreviation":"Neurocomputing","author":[{"family":"Zhao","given":"Xinchao"},{"family":"Lin","given":"Wenqiao"},{"family":"Hao","given":"Junling"},{"family":"Zuo","given":"Xingquan"},{"family":"Yuan","given":"Jianhua"}],"issued":{"date-parts":[["2016",1,1]]}}}],"schema":"https://github.com/citation-style-language/schema/raw/master/csl-citation.json"} </w:instrText>
      </w:r>
      <w:r w:rsidR="00751D95" w:rsidRPr="007B3542">
        <w:rPr>
          <w:rFonts w:ascii="Arial" w:hAnsi="Arial" w:cs="Arial"/>
          <w:sz w:val="24"/>
          <w:szCs w:val="24"/>
        </w:rPr>
        <w:fldChar w:fldCharType="separate"/>
      </w:r>
      <w:r w:rsidR="00751D95" w:rsidRPr="007B3542">
        <w:rPr>
          <w:rFonts w:ascii="Arial" w:hAnsi="Arial" w:cs="Arial"/>
          <w:sz w:val="24"/>
          <w:szCs w:val="24"/>
        </w:rPr>
        <w:t>[10]</w:t>
      </w:r>
      <w:r w:rsidR="00751D95" w:rsidRPr="007B3542">
        <w:rPr>
          <w:rFonts w:ascii="Arial" w:hAnsi="Arial" w:cs="Arial"/>
          <w:sz w:val="24"/>
          <w:szCs w:val="24"/>
        </w:rPr>
        <w:fldChar w:fldCharType="end"/>
      </w:r>
      <w:r w:rsidR="00751D95" w:rsidRPr="007B3542">
        <w:rPr>
          <w:rFonts w:ascii="Arial" w:hAnsi="Arial" w:cs="Arial"/>
          <w:sz w:val="24"/>
          <w:szCs w:val="24"/>
        </w:rPr>
        <w:t xml:space="preserve"> y </w:t>
      </w:r>
      <w:r w:rsidR="00751D95" w:rsidRPr="007B3542">
        <w:rPr>
          <w:rFonts w:ascii="Arial" w:hAnsi="Arial" w:cs="Arial"/>
          <w:sz w:val="24"/>
          <w:szCs w:val="24"/>
        </w:rPr>
        <w:fldChar w:fldCharType="begin"/>
      </w:r>
      <w:r w:rsidR="00751D95" w:rsidRPr="007B3542">
        <w:rPr>
          <w:rFonts w:ascii="Arial" w:hAnsi="Arial" w:cs="Arial"/>
          <w:sz w:val="24"/>
          <w:szCs w:val="24"/>
        </w:rPr>
        <w:instrText xml:space="preserve"> ADDIN ZOTERO_ITEM CSL_CITATION {"citationID":"1s4nsbgt64","properties":{"formattedCitation":"[11]","plainCitation":"[11]"},"citationItems":[{"id":353,"uris":["http://zotero.org/users/1720459/items/9622HSQV"],"uri":["http://zotero.org/users/1720459/items/9622HSQV"],"itemData":{"id":353,"type":"article-journal","title":"A self-adaptive harmony PSO search algorithm and its performance analysis","container-title":"Expert Systems with Applications","page":"7436-7455","volume":"42","issue":"21","source":"ScienceDirect","abstract":"Harmony Search (HS) algorithm is a new population-based meta-heuristic which imitates the music improvisation process and has been successfully applied to a variety of combination optimization problems. In this paper, a self-adaptive harmony particle swarm optimization search algorithm, named SHPSOS, is proposed to solve global continuous optimization problems. Firstly, an efficient initialization scheme based on the PSO algorithm is presented for improving the solution quality of the initial harmony memory (HM). Secondly, a new self-adaptive adjusting scheme for pitch adjusting rate (PAR) and distance bandwidth (BW), which can balance fast convergence and large diversity during the improvisation step, are designed. PAR is dynamically adapted by symmetrical sigmoid curve, and BW is dynamically adjusted by the median of the harmony vector at each generation. Meanwhile, a new effective improvisation scheme based on differential evolution and the best harmony (best individual) is developed to accelerate convergence performance and to improve solution accuracy. Besides, Gaussian mutation strategy is presented and embedded in the SHPSOS algorithm to reinforce the robustness and avoid premature convergence in the evolution process of candidates. Finally, the global convergence performance of the SHPSOS is analyzed with the Markov model to testify the stability of algorithm. Experimental results on thirty-two standard benchmark functions demonstrate that SHPSOS outperforms original HS and the other related algorithms in terms of the solution quality and the stability.","DOI":"10.1016/j.eswa.2015.05.035","ISSN":"0957-4174","journalAbbreviation":"Expert Systems with Applications","author":[{"family":"Zhao","given":"Fuqing"},{"family":"Liu","given":"Yang"},{"family":"Zhang","given":"Chuck"},{"family":"Wang","given":"Junbiao"}],"issued":{"date-parts":[["2015",11,30]]}}}],"schema":"https://github.com/citation-style-language/schema/raw/master/csl-citation.json"} </w:instrText>
      </w:r>
      <w:r w:rsidR="00751D95" w:rsidRPr="007B3542">
        <w:rPr>
          <w:rFonts w:ascii="Arial" w:hAnsi="Arial" w:cs="Arial"/>
          <w:sz w:val="24"/>
          <w:szCs w:val="24"/>
        </w:rPr>
        <w:fldChar w:fldCharType="separate"/>
      </w:r>
      <w:r w:rsidR="00751D95" w:rsidRPr="007B3542">
        <w:rPr>
          <w:rFonts w:ascii="Arial" w:hAnsi="Arial" w:cs="Arial"/>
          <w:sz w:val="24"/>
          <w:szCs w:val="24"/>
        </w:rPr>
        <w:t>[11]</w:t>
      </w:r>
      <w:r w:rsidR="00751D95" w:rsidRPr="007B3542">
        <w:rPr>
          <w:rFonts w:ascii="Arial" w:hAnsi="Arial" w:cs="Arial"/>
          <w:sz w:val="24"/>
          <w:szCs w:val="24"/>
        </w:rPr>
        <w:fldChar w:fldCharType="end"/>
      </w:r>
      <w:r w:rsidR="00915D66" w:rsidRPr="007B3542">
        <w:rPr>
          <w:rFonts w:ascii="Arial" w:hAnsi="Arial" w:cs="Arial"/>
          <w:sz w:val="24"/>
          <w:szCs w:val="24"/>
        </w:rPr>
        <w:t xml:space="preserve">, demuestran </w:t>
      </w:r>
      <w:r w:rsidR="006928CA" w:rsidRPr="007B3542">
        <w:rPr>
          <w:rFonts w:ascii="Arial" w:hAnsi="Arial" w:cs="Arial"/>
          <w:sz w:val="24"/>
          <w:szCs w:val="24"/>
        </w:rPr>
        <w:t>su</w:t>
      </w:r>
      <w:r w:rsidR="00915D66" w:rsidRPr="007B3542">
        <w:rPr>
          <w:rFonts w:ascii="Arial" w:hAnsi="Arial" w:cs="Arial"/>
          <w:sz w:val="24"/>
          <w:szCs w:val="24"/>
        </w:rPr>
        <w:t xml:space="preserve"> efectividad respecto a otros</w:t>
      </w:r>
      <w:r w:rsidR="006928CA" w:rsidRPr="007B3542">
        <w:rPr>
          <w:rFonts w:ascii="Arial" w:hAnsi="Arial" w:cs="Arial"/>
          <w:sz w:val="24"/>
          <w:szCs w:val="24"/>
        </w:rPr>
        <w:t xml:space="preserve"> algoritmos </w:t>
      </w:r>
      <w:proofErr w:type="spellStart"/>
      <w:r w:rsidR="006928CA" w:rsidRPr="007B3542">
        <w:rPr>
          <w:rFonts w:ascii="Arial" w:hAnsi="Arial" w:cs="Arial"/>
          <w:sz w:val="24"/>
          <w:szCs w:val="24"/>
        </w:rPr>
        <w:t>bío</w:t>
      </w:r>
      <w:proofErr w:type="spellEnd"/>
      <w:r w:rsidR="006928CA" w:rsidRPr="007B3542">
        <w:rPr>
          <w:rFonts w:ascii="Arial" w:hAnsi="Arial" w:cs="Arial"/>
          <w:sz w:val="24"/>
          <w:szCs w:val="24"/>
        </w:rPr>
        <w:t>-inspirados, principalmente</w:t>
      </w:r>
      <w:r w:rsidR="00915D66" w:rsidRPr="007B3542">
        <w:rPr>
          <w:rFonts w:ascii="Arial" w:hAnsi="Arial" w:cs="Arial"/>
          <w:sz w:val="24"/>
          <w:szCs w:val="24"/>
        </w:rPr>
        <w:t xml:space="preserve"> en tareas de </w:t>
      </w:r>
      <w:r w:rsidR="006928CA" w:rsidRPr="007B3542">
        <w:rPr>
          <w:rFonts w:ascii="Arial" w:hAnsi="Arial" w:cs="Arial"/>
          <w:sz w:val="24"/>
          <w:szCs w:val="24"/>
        </w:rPr>
        <w:t>detección,</w:t>
      </w:r>
      <w:r w:rsidR="00915D66" w:rsidRPr="007B3542">
        <w:rPr>
          <w:rFonts w:ascii="Arial" w:hAnsi="Arial" w:cs="Arial"/>
          <w:sz w:val="24"/>
          <w:szCs w:val="24"/>
        </w:rPr>
        <w:t xml:space="preserve"> </w:t>
      </w:r>
      <w:r w:rsidR="00F841CE" w:rsidRPr="007B3542">
        <w:rPr>
          <w:rFonts w:ascii="Arial" w:hAnsi="Arial" w:cs="Arial"/>
          <w:sz w:val="24"/>
          <w:szCs w:val="24"/>
        </w:rPr>
        <w:t xml:space="preserve">dado que </w:t>
      </w:r>
      <w:r w:rsidR="001D3677" w:rsidRPr="007B3542">
        <w:rPr>
          <w:rFonts w:ascii="Arial" w:hAnsi="Arial" w:cs="Arial"/>
          <w:sz w:val="24"/>
          <w:szCs w:val="24"/>
        </w:rPr>
        <w:t xml:space="preserve">una de </w:t>
      </w:r>
      <w:r w:rsidR="006928CA" w:rsidRPr="007B3542">
        <w:rPr>
          <w:rFonts w:ascii="Arial" w:hAnsi="Arial" w:cs="Arial"/>
          <w:sz w:val="24"/>
          <w:szCs w:val="24"/>
        </w:rPr>
        <w:t>sus</w:t>
      </w:r>
      <w:r w:rsidR="001D3677" w:rsidRPr="007B3542">
        <w:rPr>
          <w:rFonts w:ascii="Arial" w:hAnsi="Arial" w:cs="Arial"/>
          <w:sz w:val="24"/>
          <w:szCs w:val="24"/>
        </w:rPr>
        <w:t xml:space="preserve"> principales características</w:t>
      </w:r>
      <w:r w:rsidR="00F841CE" w:rsidRPr="007B3542">
        <w:rPr>
          <w:rFonts w:ascii="Arial" w:hAnsi="Arial" w:cs="Arial"/>
          <w:sz w:val="24"/>
          <w:szCs w:val="24"/>
        </w:rPr>
        <w:t xml:space="preserve"> </w:t>
      </w:r>
      <w:r w:rsidR="001D3677" w:rsidRPr="007B3542">
        <w:rPr>
          <w:rFonts w:ascii="Arial" w:hAnsi="Arial" w:cs="Arial"/>
          <w:sz w:val="24"/>
          <w:szCs w:val="24"/>
        </w:rPr>
        <w:t>se enfoca en una gran capacidad para</w:t>
      </w:r>
      <w:r w:rsidR="00F841CE" w:rsidRPr="007B3542">
        <w:rPr>
          <w:rFonts w:ascii="Arial" w:hAnsi="Arial" w:cs="Arial"/>
          <w:sz w:val="24"/>
          <w:szCs w:val="24"/>
        </w:rPr>
        <w:t xml:space="preserve"> optimizar un problema a partir de una población de soluciones candidatas</w:t>
      </w:r>
      <w:r w:rsidR="001D3677" w:rsidRPr="007B3542">
        <w:rPr>
          <w:rFonts w:ascii="Arial" w:hAnsi="Arial" w:cs="Arial"/>
          <w:sz w:val="24"/>
          <w:szCs w:val="24"/>
        </w:rPr>
        <w:t xml:space="preserve"> para finalmente encontrar un óptimo global. Al combinar esta ventaja con las fortalezas de otros algoritmos de IC, </w:t>
      </w:r>
      <w:r w:rsidR="00BE0868" w:rsidRPr="007B3542">
        <w:rPr>
          <w:rFonts w:ascii="Arial" w:hAnsi="Arial" w:cs="Arial"/>
          <w:sz w:val="24"/>
          <w:szCs w:val="24"/>
        </w:rPr>
        <w:t>se aprovecha los puntos fuertes de los componentes del sistema de IC híbrido, y se eliminan en gran medida las debilidades de los componentes individuales.</w:t>
      </w:r>
    </w:p>
    <w:p w14:paraId="0DA9D220" w14:textId="10177C2E" w:rsidR="00EF7649" w:rsidRPr="004F748D" w:rsidRDefault="00EF6565" w:rsidP="00A97DAE">
      <w:pPr>
        <w:spacing w:line="240" w:lineRule="auto"/>
        <w:jc w:val="both"/>
        <w:rPr>
          <w:rFonts w:ascii="Arial" w:hAnsi="Arial" w:cs="Arial"/>
        </w:rPr>
      </w:pPr>
      <w:r w:rsidRPr="007B3542">
        <w:rPr>
          <w:rFonts w:ascii="Arial" w:hAnsi="Arial" w:cs="Arial"/>
          <w:sz w:val="24"/>
          <w:szCs w:val="24"/>
        </w:rPr>
        <w:t>Finalmente, una vez descrito el contexto y la situación problemática que pretende abordar el presente proyecto de doctorado</w:t>
      </w:r>
      <w:r w:rsidR="00BD3B81" w:rsidRPr="007B3542">
        <w:rPr>
          <w:rFonts w:ascii="Arial" w:hAnsi="Arial" w:cs="Arial"/>
          <w:sz w:val="24"/>
          <w:szCs w:val="24"/>
        </w:rPr>
        <w:t xml:space="preserve">, </w:t>
      </w:r>
      <w:r w:rsidR="005006A4" w:rsidRPr="007B3542">
        <w:rPr>
          <w:rFonts w:ascii="Arial" w:hAnsi="Arial" w:cs="Arial"/>
          <w:sz w:val="24"/>
          <w:szCs w:val="24"/>
        </w:rPr>
        <w:t>se formula</w:t>
      </w:r>
      <w:r w:rsidR="00BD3B81" w:rsidRPr="007B3542">
        <w:rPr>
          <w:rFonts w:ascii="Arial" w:hAnsi="Arial" w:cs="Arial"/>
          <w:sz w:val="24"/>
          <w:szCs w:val="24"/>
        </w:rPr>
        <w:t xml:space="preserve"> la pregunta </w:t>
      </w:r>
      <w:r w:rsidRPr="007B3542">
        <w:rPr>
          <w:rFonts w:ascii="Arial" w:hAnsi="Arial" w:cs="Arial"/>
          <w:sz w:val="24"/>
          <w:szCs w:val="24"/>
        </w:rPr>
        <w:t xml:space="preserve">de investigación: </w:t>
      </w:r>
      <w:r w:rsidR="00FB433F" w:rsidRPr="007B3542">
        <w:rPr>
          <w:rFonts w:ascii="Arial" w:hAnsi="Arial" w:cs="Arial"/>
          <w:sz w:val="24"/>
          <w:szCs w:val="24"/>
        </w:rPr>
        <w:t xml:space="preserve">¿Cómo detectar posibles condiciones agroclimáticas apropiadas para la siembra de cultivos teniendo en cuenta la variabilidad climática en zonas tropicales y subtropicales mediante </w:t>
      </w:r>
      <w:r w:rsidR="00AD7CFF" w:rsidRPr="007B3542">
        <w:rPr>
          <w:rFonts w:ascii="Arial" w:hAnsi="Arial" w:cs="Arial"/>
          <w:sz w:val="24"/>
          <w:szCs w:val="24"/>
        </w:rPr>
        <w:t>la aplicación de las TIC?</w:t>
      </w:r>
    </w:p>
    <w:p w14:paraId="75917F67" w14:textId="259FAA35" w:rsidR="007B3542" w:rsidRDefault="007B3542" w:rsidP="001E0874">
      <w:pPr>
        <w:pStyle w:val="Prrafodelista"/>
        <w:numPr>
          <w:ilvl w:val="0"/>
          <w:numId w:val="5"/>
        </w:numPr>
        <w:rPr>
          <w:rFonts w:ascii="Arial" w:hAnsi="Arial" w:cs="Arial"/>
          <w:b/>
          <w:sz w:val="24"/>
          <w:szCs w:val="24"/>
        </w:rPr>
      </w:pPr>
      <w:r>
        <w:rPr>
          <w:rFonts w:ascii="Arial" w:hAnsi="Arial" w:cs="Arial"/>
          <w:b/>
          <w:sz w:val="24"/>
          <w:szCs w:val="24"/>
        </w:rPr>
        <w:t>Conceptos Relevantes</w:t>
      </w:r>
    </w:p>
    <w:p w14:paraId="08B1D181" w14:textId="51D970D3" w:rsidR="007B3542" w:rsidRPr="007B3542" w:rsidRDefault="007B3542" w:rsidP="007B3542">
      <w:pPr>
        <w:jc w:val="both"/>
        <w:rPr>
          <w:rFonts w:ascii="Arial" w:hAnsi="Arial" w:cs="Arial"/>
          <w:b/>
          <w:sz w:val="24"/>
          <w:szCs w:val="24"/>
        </w:rPr>
      </w:pPr>
      <w:r w:rsidRPr="007B3542">
        <w:rPr>
          <w:rFonts w:ascii="Arial" w:hAnsi="Arial" w:cs="Arial"/>
          <w:sz w:val="24"/>
          <w:szCs w:val="24"/>
          <w:lang w:val="es-ES"/>
        </w:rPr>
        <w:t xml:space="preserve">En esta sección se presentan algunos conceptos relevantes que se han tenido en cuenta para la formulación y desarrollo del presente trabajo. Dentro de estos conceptos están: </w:t>
      </w:r>
      <w:r w:rsidRPr="007B3542">
        <w:rPr>
          <w:rFonts w:ascii="Arial" w:hAnsi="Arial" w:cs="Arial"/>
          <w:sz w:val="24"/>
          <w:szCs w:val="24"/>
          <w:lang w:val="es-ES"/>
        </w:rPr>
        <w:t>Adaptabilidad de Cultivos a la Variabilidad Climática</w:t>
      </w:r>
      <w:r>
        <w:rPr>
          <w:rFonts w:ascii="Arial" w:hAnsi="Arial" w:cs="Arial"/>
          <w:sz w:val="24"/>
          <w:szCs w:val="24"/>
          <w:lang w:val="es-ES"/>
        </w:rPr>
        <w:t xml:space="preserve">, </w:t>
      </w:r>
      <w:r w:rsidRPr="007B3542">
        <w:rPr>
          <w:rFonts w:ascii="Arial" w:hAnsi="Arial" w:cs="Arial"/>
          <w:sz w:val="24"/>
          <w:szCs w:val="24"/>
          <w:lang w:val="es-ES"/>
        </w:rPr>
        <w:t>Sistemas de Soporte a la Toma de Decisiones</w:t>
      </w:r>
      <w:r>
        <w:rPr>
          <w:rFonts w:ascii="Arial" w:hAnsi="Arial" w:cs="Arial"/>
          <w:sz w:val="24"/>
          <w:szCs w:val="24"/>
          <w:lang w:val="es-ES"/>
        </w:rPr>
        <w:t xml:space="preserve"> (DSS por sus siglas en inglés</w:t>
      </w:r>
      <w:r w:rsidR="00E54684">
        <w:rPr>
          <w:rFonts w:ascii="Arial" w:hAnsi="Arial" w:cs="Arial"/>
          <w:sz w:val="24"/>
          <w:szCs w:val="24"/>
          <w:lang w:val="es-ES"/>
        </w:rPr>
        <w:t xml:space="preserve"> – </w:t>
      </w:r>
      <w:proofErr w:type="spellStart"/>
      <w:r w:rsidR="00E54684">
        <w:rPr>
          <w:rFonts w:ascii="Arial" w:hAnsi="Arial" w:cs="Arial"/>
          <w:sz w:val="24"/>
          <w:szCs w:val="24"/>
          <w:lang w:val="es-ES"/>
        </w:rPr>
        <w:t>Decision</w:t>
      </w:r>
      <w:proofErr w:type="spellEnd"/>
      <w:r w:rsidR="00E54684">
        <w:rPr>
          <w:rFonts w:ascii="Arial" w:hAnsi="Arial" w:cs="Arial"/>
          <w:sz w:val="24"/>
          <w:szCs w:val="24"/>
          <w:lang w:val="es-ES"/>
        </w:rPr>
        <w:t xml:space="preserve"> </w:t>
      </w:r>
      <w:proofErr w:type="spellStart"/>
      <w:r w:rsidR="00E54684">
        <w:rPr>
          <w:rFonts w:ascii="Arial" w:hAnsi="Arial" w:cs="Arial"/>
          <w:sz w:val="24"/>
          <w:szCs w:val="24"/>
          <w:lang w:val="es-ES"/>
        </w:rPr>
        <w:t>Support</w:t>
      </w:r>
      <w:proofErr w:type="spellEnd"/>
      <w:r w:rsidR="00E54684">
        <w:rPr>
          <w:rFonts w:ascii="Arial" w:hAnsi="Arial" w:cs="Arial"/>
          <w:sz w:val="24"/>
          <w:szCs w:val="24"/>
          <w:lang w:val="es-ES"/>
        </w:rPr>
        <w:t xml:space="preserve"> </w:t>
      </w:r>
      <w:proofErr w:type="spellStart"/>
      <w:r w:rsidR="00E54684">
        <w:rPr>
          <w:rFonts w:ascii="Arial" w:hAnsi="Arial" w:cs="Arial"/>
          <w:sz w:val="24"/>
          <w:szCs w:val="24"/>
          <w:lang w:val="es-ES"/>
        </w:rPr>
        <w:t>System</w:t>
      </w:r>
      <w:proofErr w:type="spellEnd"/>
      <w:r>
        <w:rPr>
          <w:rFonts w:ascii="Arial" w:hAnsi="Arial" w:cs="Arial"/>
          <w:sz w:val="24"/>
          <w:szCs w:val="24"/>
          <w:lang w:val="es-ES"/>
        </w:rPr>
        <w:t xml:space="preserve">), </w:t>
      </w:r>
      <w:r w:rsidR="00E54684">
        <w:rPr>
          <w:rFonts w:ascii="Arial" w:hAnsi="Arial" w:cs="Arial"/>
          <w:sz w:val="24"/>
          <w:szCs w:val="24"/>
          <w:lang w:val="es-ES"/>
        </w:rPr>
        <w:t>Inteligencia Computacional</w:t>
      </w:r>
      <w:r>
        <w:rPr>
          <w:rFonts w:ascii="Arial" w:hAnsi="Arial" w:cs="Arial"/>
          <w:sz w:val="24"/>
          <w:szCs w:val="24"/>
          <w:lang w:val="es-ES"/>
        </w:rPr>
        <w:t xml:space="preserve">, </w:t>
      </w:r>
      <w:r w:rsidR="00E54684">
        <w:rPr>
          <w:rFonts w:ascii="Arial" w:hAnsi="Arial" w:cs="Arial"/>
          <w:sz w:val="24"/>
          <w:szCs w:val="24"/>
          <w:lang w:val="es-ES"/>
        </w:rPr>
        <w:t xml:space="preserve">Optimización por Nubes de Partículas (PSO) y </w:t>
      </w:r>
      <w:r>
        <w:rPr>
          <w:rFonts w:ascii="Arial" w:hAnsi="Arial" w:cs="Arial"/>
          <w:sz w:val="24"/>
          <w:szCs w:val="24"/>
          <w:lang w:val="es-ES"/>
        </w:rPr>
        <w:t xml:space="preserve">Agricultura Climáticamente Inteligente (CSA </w:t>
      </w:r>
      <w:r w:rsidR="00E54684">
        <w:rPr>
          <w:rFonts w:ascii="Arial" w:hAnsi="Arial" w:cs="Arial"/>
          <w:sz w:val="24"/>
          <w:szCs w:val="24"/>
          <w:lang w:val="es-ES"/>
        </w:rPr>
        <w:t xml:space="preserve">por sus siglas en inglés </w:t>
      </w:r>
      <w:r>
        <w:rPr>
          <w:rFonts w:ascii="Arial" w:hAnsi="Arial" w:cs="Arial"/>
          <w:sz w:val="24"/>
          <w:szCs w:val="24"/>
          <w:lang w:val="es-ES"/>
        </w:rPr>
        <w:t xml:space="preserve">- </w:t>
      </w:r>
      <w:proofErr w:type="spellStart"/>
      <w:r>
        <w:rPr>
          <w:rFonts w:ascii="Arial" w:hAnsi="Arial" w:cs="Arial"/>
          <w:sz w:val="24"/>
          <w:szCs w:val="24"/>
          <w:lang w:val="es-ES"/>
        </w:rPr>
        <w:t>Climate</w:t>
      </w:r>
      <w:proofErr w:type="spellEnd"/>
      <w:r>
        <w:rPr>
          <w:rFonts w:ascii="Arial" w:hAnsi="Arial" w:cs="Arial"/>
          <w:sz w:val="24"/>
          <w:szCs w:val="24"/>
          <w:lang w:val="es-ES"/>
        </w:rPr>
        <w:t xml:space="preserve"> Smart </w:t>
      </w:r>
      <w:proofErr w:type="spellStart"/>
      <w:r>
        <w:rPr>
          <w:rFonts w:ascii="Arial" w:hAnsi="Arial" w:cs="Arial"/>
          <w:sz w:val="24"/>
          <w:szCs w:val="24"/>
          <w:lang w:val="es-ES"/>
        </w:rPr>
        <w:t>Agriculture</w:t>
      </w:r>
      <w:proofErr w:type="spellEnd"/>
      <w:r>
        <w:rPr>
          <w:rFonts w:ascii="Arial" w:hAnsi="Arial" w:cs="Arial"/>
          <w:sz w:val="24"/>
          <w:szCs w:val="24"/>
          <w:lang w:val="es-ES"/>
        </w:rPr>
        <w:t>)</w:t>
      </w:r>
      <w:r w:rsidRPr="007B3542">
        <w:rPr>
          <w:rFonts w:ascii="Arial" w:hAnsi="Arial" w:cs="Arial"/>
          <w:sz w:val="24"/>
          <w:szCs w:val="24"/>
          <w:lang w:val="es-ES"/>
        </w:rPr>
        <w:t>.</w:t>
      </w:r>
    </w:p>
    <w:p w14:paraId="361CF0D8" w14:textId="69C34519" w:rsidR="007B3542" w:rsidRDefault="007B3542" w:rsidP="007B3542">
      <w:pPr>
        <w:pStyle w:val="Prrafodelista"/>
        <w:numPr>
          <w:ilvl w:val="1"/>
          <w:numId w:val="18"/>
        </w:numPr>
        <w:rPr>
          <w:rFonts w:ascii="Arial" w:hAnsi="Arial" w:cs="Arial"/>
          <w:b/>
          <w:sz w:val="24"/>
          <w:szCs w:val="24"/>
        </w:rPr>
      </w:pPr>
      <w:r w:rsidRPr="007B3542">
        <w:rPr>
          <w:rFonts w:ascii="Arial" w:hAnsi="Arial" w:cs="Arial"/>
          <w:b/>
          <w:sz w:val="24"/>
          <w:szCs w:val="24"/>
        </w:rPr>
        <w:t>Adaptabilidad de Cultivos a la Variabilidad Climática</w:t>
      </w:r>
    </w:p>
    <w:p w14:paraId="12EBE572" w14:textId="59F470B1" w:rsidR="0069533C" w:rsidRPr="0069533C" w:rsidRDefault="0069533C" w:rsidP="0069533C">
      <w:pPr>
        <w:jc w:val="both"/>
        <w:rPr>
          <w:rFonts w:ascii="Arial" w:hAnsi="Arial" w:cs="Arial"/>
          <w:sz w:val="24"/>
          <w:szCs w:val="24"/>
          <w:lang w:val="es-ES"/>
        </w:rPr>
      </w:pPr>
      <w:r w:rsidRPr="0069533C">
        <w:rPr>
          <w:rFonts w:ascii="Arial" w:hAnsi="Arial" w:cs="Arial"/>
          <w:sz w:val="24"/>
          <w:szCs w:val="24"/>
          <w:lang w:val="es-ES"/>
        </w:rPr>
        <w:t>Ajustes en el manejo de cultivos como respuesta a estímulos climáticos, que pueden moderar el daño o aprovechar sus</w:t>
      </w:r>
      <w:r>
        <w:rPr>
          <w:rFonts w:ascii="Arial" w:hAnsi="Arial" w:cs="Arial"/>
          <w:sz w:val="24"/>
          <w:szCs w:val="24"/>
          <w:lang w:val="es-ES"/>
        </w:rPr>
        <w:t xml:space="preserve"> </w:t>
      </w:r>
      <w:r w:rsidRPr="0069533C">
        <w:rPr>
          <w:rFonts w:ascii="Arial" w:hAnsi="Arial" w:cs="Arial"/>
          <w:sz w:val="24"/>
          <w:szCs w:val="24"/>
          <w:lang w:val="es-ES"/>
        </w:rPr>
        <w:t>aspectos beneficiosos</w:t>
      </w:r>
      <w:r>
        <w:rPr>
          <w:rFonts w:ascii="Arial" w:hAnsi="Arial" w:cs="Arial"/>
          <w:sz w:val="24"/>
          <w:szCs w:val="24"/>
          <w:lang w:val="es-ES"/>
        </w:rPr>
        <w:t xml:space="preserve"> </w:t>
      </w:r>
      <w:r w:rsidR="00E10778">
        <w:rPr>
          <w:rFonts w:ascii="Arial" w:hAnsi="Arial" w:cs="Arial"/>
          <w:sz w:val="24"/>
          <w:szCs w:val="24"/>
          <w:lang w:val="es-ES"/>
        </w:rPr>
        <w:fldChar w:fldCharType="begin"/>
      </w:r>
      <w:r w:rsidR="00E10778">
        <w:rPr>
          <w:rFonts w:ascii="Arial" w:hAnsi="Arial" w:cs="Arial"/>
          <w:sz w:val="24"/>
          <w:szCs w:val="24"/>
          <w:lang w:val="es-ES"/>
        </w:rPr>
        <w:instrText xml:space="preserve"> ADDIN ZOTERO_ITEM CSL_CITATION {"citationID":"10t3tlrblt","properties":{"formattedCitation":"[12]","plainCitation":"[12]"},"citationItems":[{"id":413,"uris":["http://zotero.org/users/1720459/items/8PWD6SND"],"uri":["http://zotero.org/users/1720459/items/8PWD6SND"],"itemData":{"id":413,"type":"webpage","title":"Agricultura, Vulnerabilidad y Adaptación: metodología para medir la vulnerabilidad del sector agrícola","container-title":"Climate and Development Knowledge Network","abstract":"Proyecto: Análisis interinstitucional e intersectorial de vulnerabilidad y de adaptación al cambio climático en el sector agrícola de la Cuenca Alta del Río Cauca, Colombia. Código de referenci[más...]","URL":"http://cdkn.org/project/agricultura-vulnerabilidad-adaptacion-cuenca-alta-cauca/","shortTitle":"Agricultura, Vulnerabilidad y Adaptación","author":[{"family":"AVA","given":""}],"issued":{"date-parts":[["2011"]]},"accessed":{"date-parts":[["2016",4,12]]}}}],"schema":"https://github.com/citation-style-language/schema/raw/master/csl-citation.json"} </w:instrText>
      </w:r>
      <w:r w:rsidR="00E10778">
        <w:rPr>
          <w:rFonts w:ascii="Arial" w:hAnsi="Arial" w:cs="Arial"/>
          <w:sz w:val="24"/>
          <w:szCs w:val="24"/>
          <w:lang w:val="es-ES"/>
        </w:rPr>
        <w:fldChar w:fldCharType="separate"/>
      </w:r>
      <w:r w:rsidR="00E10778" w:rsidRPr="00E10778">
        <w:rPr>
          <w:rFonts w:ascii="Arial" w:hAnsi="Arial" w:cs="Arial"/>
          <w:sz w:val="24"/>
        </w:rPr>
        <w:t>[12]</w:t>
      </w:r>
      <w:r w:rsidR="00E10778">
        <w:rPr>
          <w:rFonts w:ascii="Arial" w:hAnsi="Arial" w:cs="Arial"/>
          <w:sz w:val="24"/>
          <w:szCs w:val="24"/>
          <w:lang w:val="es-ES"/>
        </w:rPr>
        <w:fldChar w:fldCharType="end"/>
      </w:r>
      <w:r w:rsidRPr="0069533C">
        <w:rPr>
          <w:rFonts w:ascii="Arial" w:hAnsi="Arial" w:cs="Arial"/>
          <w:sz w:val="24"/>
          <w:szCs w:val="24"/>
          <w:lang w:val="es-ES"/>
        </w:rPr>
        <w:t>.</w:t>
      </w:r>
    </w:p>
    <w:p w14:paraId="244A6E13" w14:textId="3C1DAD54" w:rsidR="002A03F6" w:rsidRDefault="002A03F6" w:rsidP="002A03F6">
      <w:pPr>
        <w:pStyle w:val="Prrafodelista"/>
        <w:numPr>
          <w:ilvl w:val="1"/>
          <w:numId w:val="18"/>
        </w:numPr>
        <w:rPr>
          <w:rFonts w:ascii="Arial" w:hAnsi="Arial" w:cs="Arial"/>
          <w:b/>
          <w:sz w:val="24"/>
          <w:szCs w:val="24"/>
        </w:rPr>
      </w:pPr>
      <w:r w:rsidRPr="002A03F6">
        <w:rPr>
          <w:rFonts w:ascii="Arial" w:hAnsi="Arial" w:cs="Arial"/>
          <w:b/>
          <w:sz w:val="24"/>
          <w:szCs w:val="24"/>
        </w:rPr>
        <w:t>Sistemas de Soporte a la Toma de Decisiones</w:t>
      </w:r>
      <w:r>
        <w:rPr>
          <w:rFonts w:ascii="Arial" w:hAnsi="Arial" w:cs="Arial"/>
          <w:b/>
          <w:sz w:val="24"/>
          <w:szCs w:val="24"/>
        </w:rPr>
        <w:t xml:space="preserve"> (DSS)</w:t>
      </w:r>
    </w:p>
    <w:p w14:paraId="664C7F6A" w14:textId="4F1B917B" w:rsidR="0069533C" w:rsidRPr="0069533C" w:rsidRDefault="0069533C" w:rsidP="0069533C">
      <w:pPr>
        <w:jc w:val="both"/>
        <w:rPr>
          <w:rFonts w:ascii="Arial" w:hAnsi="Arial" w:cs="Arial"/>
          <w:sz w:val="24"/>
          <w:szCs w:val="24"/>
          <w:lang w:val="es-ES"/>
        </w:rPr>
      </w:pPr>
      <w:r w:rsidRPr="0069533C">
        <w:rPr>
          <w:rFonts w:ascii="Arial" w:hAnsi="Arial" w:cs="Arial"/>
          <w:sz w:val="24"/>
          <w:szCs w:val="24"/>
          <w:lang w:val="es-ES"/>
        </w:rPr>
        <w:t>Sistema informático utilizado para servir de apoyo, más que automatizar, el proceso de toma de decisiones</w:t>
      </w:r>
      <w:r>
        <w:rPr>
          <w:rFonts w:ascii="Arial" w:hAnsi="Arial" w:cs="Arial"/>
          <w:sz w:val="24"/>
          <w:szCs w:val="24"/>
          <w:lang w:val="es-ES"/>
        </w:rPr>
        <w:t xml:space="preserve"> </w:t>
      </w:r>
      <w:r w:rsidR="00C65442">
        <w:rPr>
          <w:rFonts w:ascii="Arial" w:hAnsi="Arial" w:cs="Arial"/>
          <w:sz w:val="24"/>
          <w:szCs w:val="24"/>
          <w:lang w:val="es-ES"/>
        </w:rPr>
        <w:fldChar w:fldCharType="begin"/>
      </w:r>
      <w:r w:rsidR="00E10778">
        <w:rPr>
          <w:rFonts w:ascii="Arial" w:hAnsi="Arial" w:cs="Arial"/>
          <w:sz w:val="24"/>
          <w:szCs w:val="24"/>
          <w:lang w:val="es-ES"/>
        </w:rPr>
        <w:instrText xml:space="preserve"> ADDIN ZOTERO_ITEM CSL_CITATION {"citationID":"fr8s1kjj","properties":{"formattedCitation":"[13]","plainCitation":"[13]"},"citationItems":[{"id":410,"uris":["http://zotero.org/users/1720459/items/567MA8P7"],"uri":["http://zotero.org/users/1720459/items/567MA8P7"],"itemData":{"id":410,"type":"report","title":"Decision support systems : a research perspective","publisher":"Cambridge, Mass. : Center for Information Systems Research, Afred P. Sloan School of Management","genre":"Working Paper","source":"dspace.mit.edu","URL":"http://dspace.mit.edu/handle/1721.1/47172","shortTitle":"Decision support systems","author":[{"family":"Keen","given":"Peter G. W."}],"issued":{"date-parts":[["1980"]]},"accessed":{"date-parts":[["2016",4,12]]}}}],"schema":"https://github.com/citation-style-language/schema/raw/master/csl-citation.json"} </w:instrText>
      </w:r>
      <w:r w:rsidR="00C65442">
        <w:rPr>
          <w:rFonts w:ascii="Arial" w:hAnsi="Arial" w:cs="Arial"/>
          <w:sz w:val="24"/>
          <w:szCs w:val="24"/>
          <w:lang w:val="es-ES"/>
        </w:rPr>
        <w:fldChar w:fldCharType="separate"/>
      </w:r>
      <w:r w:rsidR="00E10778" w:rsidRPr="00E10778">
        <w:rPr>
          <w:rFonts w:ascii="Arial" w:hAnsi="Arial" w:cs="Arial"/>
          <w:sz w:val="24"/>
        </w:rPr>
        <w:t>[13]</w:t>
      </w:r>
      <w:r w:rsidR="00C65442">
        <w:rPr>
          <w:rFonts w:ascii="Arial" w:hAnsi="Arial" w:cs="Arial"/>
          <w:sz w:val="24"/>
          <w:szCs w:val="24"/>
          <w:lang w:val="es-ES"/>
        </w:rPr>
        <w:fldChar w:fldCharType="end"/>
      </w:r>
      <w:r>
        <w:rPr>
          <w:rFonts w:ascii="Arial" w:hAnsi="Arial" w:cs="Arial"/>
          <w:sz w:val="24"/>
          <w:szCs w:val="24"/>
          <w:lang w:val="es-ES"/>
        </w:rPr>
        <w:t>.</w:t>
      </w:r>
    </w:p>
    <w:p w14:paraId="0723A71D" w14:textId="28ED9641" w:rsidR="002A03F6" w:rsidRDefault="002A03F6" w:rsidP="002A03F6">
      <w:pPr>
        <w:pStyle w:val="Prrafodelista"/>
        <w:numPr>
          <w:ilvl w:val="1"/>
          <w:numId w:val="18"/>
        </w:numPr>
        <w:rPr>
          <w:rFonts w:ascii="Arial" w:hAnsi="Arial" w:cs="Arial"/>
          <w:b/>
          <w:sz w:val="24"/>
          <w:szCs w:val="24"/>
        </w:rPr>
      </w:pPr>
      <w:r>
        <w:rPr>
          <w:rFonts w:ascii="Arial" w:hAnsi="Arial" w:cs="Arial"/>
          <w:b/>
          <w:sz w:val="24"/>
          <w:szCs w:val="24"/>
        </w:rPr>
        <w:t>Inteligencia Computacional (IC)</w:t>
      </w:r>
    </w:p>
    <w:p w14:paraId="62424393" w14:textId="20B53D67" w:rsidR="0069533C" w:rsidRPr="0069533C" w:rsidRDefault="0069533C" w:rsidP="0069533C">
      <w:pPr>
        <w:jc w:val="both"/>
        <w:rPr>
          <w:rFonts w:ascii="Arial" w:hAnsi="Arial" w:cs="Arial"/>
          <w:sz w:val="24"/>
          <w:szCs w:val="24"/>
          <w:lang w:val="es-ES"/>
        </w:rPr>
      </w:pPr>
      <w:r w:rsidRPr="0069533C">
        <w:rPr>
          <w:rFonts w:ascii="Arial" w:hAnsi="Arial" w:cs="Arial"/>
          <w:sz w:val="24"/>
          <w:szCs w:val="24"/>
          <w:lang w:val="es-ES"/>
        </w:rPr>
        <w:t xml:space="preserve">La Inteligencia Computacional es una rama de la IA, conformada por una colección de paradigmas computacionales con inspiración biológica y lingüística al hacer uso de algoritmos </w:t>
      </w:r>
      <w:proofErr w:type="spellStart"/>
      <w:r w:rsidRPr="0069533C">
        <w:rPr>
          <w:rFonts w:ascii="Arial" w:hAnsi="Arial" w:cs="Arial"/>
          <w:sz w:val="24"/>
          <w:szCs w:val="24"/>
          <w:lang w:val="es-ES"/>
        </w:rPr>
        <w:t>bio</w:t>
      </w:r>
      <w:proofErr w:type="spellEnd"/>
      <w:r w:rsidRPr="0069533C">
        <w:rPr>
          <w:rFonts w:ascii="Arial" w:hAnsi="Arial" w:cs="Arial"/>
          <w:sz w:val="24"/>
          <w:szCs w:val="24"/>
          <w:lang w:val="es-ES"/>
        </w:rPr>
        <w:t xml:space="preserve">-inspirados que emulan la forma de pensar, el modo de procesar información y la resolución de problemas de los sistemas biológicos. En </w:t>
      </w:r>
      <w:r w:rsidRPr="0069533C">
        <w:rPr>
          <w:rFonts w:ascii="Arial" w:hAnsi="Arial" w:cs="Arial"/>
          <w:sz w:val="24"/>
          <w:szCs w:val="24"/>
          <w:lang w:val="es-ES"/>
        </w:rPr>
        <w:lastRenderedPageBreak/>
        <w:t>estos paradigmas se incluye la teoría, el diseño, la aplicación y el desarrollo de redes neuronales, sistemas conexionistas, algoritmos evolutivos, sistemas difusos y sistemas inteligentes híbridos</w:t>
      </w:r>
      <w:r w:rsidR="00484667">
        <w:rPr>
          <w:rFonts w:ascii="Arial" w:hAnsi="Arial" w:cs="Arial"/>
          <w:sz w:val="24"/>
          <w:szCs w:val="24"/>
          <w:lang w:val="es-ES"/>
        </w:rPr>
        <w:t xml:space="preserve"> </w:t>
      </w:r>
      <w:r w:rsidR="00484667">
        <w:rPr>
          <w:rFonts w:ascii="Arial" w:hAnsi="Arial" w:cs="Arial"/>
          <w:sz w:val="24"/>
          <w:szCs w:val="24"/>
          <w:lang w:val="es-ES"/>
        </w:rPr>
        <w:fldChar w:fldCharType="begin"/>
      </w:r>
      <w:r w:rsidR="00484667">
        <w:rPr>
          <w:rFonts w:ascii="Arial" w:hAnsi="Arial" w:cs="Arial"/>
          <w:sz w:val="24"/>
          <w:szCs w:val="24"/>
          <w:lang w:val="es-ES"/>
        </w:rPr>
        <w:instrText xml:space="preserve"> ADDIN ZOTERO_ITEM CSL_CITATION {"citationID":"1h8on11luo","properties":{"formattedCitation":"[7]","plainCitation":"[7]"},"citationItems":[{"id":94,"uris":["http://zotero.org/users/1720459/items/I7XAMT4S"],"uri":["http://zotero.org/users/1720459/items/I7XAMT4S"],"itemData":{"id":94,"type":"book","title":"Computational Intelligence: An Introduction","publisher":"Wiley","URL":"http://books.google.com.co/books?id=IZosIcgJMjUC","ISBN":"978-0-470-51250-0","author":[{"literal":"A. P. Engelbrecht"}],"issued":{"date-parts":[["2007"]]}}}],"schema":"https://github.com/citation-style-language/schema/raw/master/csl-citation.json"} </w:instrText>
      </w:r>
      <w:r w:rsidR="00484667">
        <w:rPr>
          <w:rFonts w:ascii="Arial" w:hAnsi="Arial" w:cs="Arial"/>
          <w:sz w:val="24"/>
          <w:szCs w:val="24"/>
          <w:lang w:val="es-ES"/>
        </w:rPr>
        <w:fldChar w:fldCharType="separate"/>
      </w:r>
      <w:r w:rsidR="00484667" w:rsidRPr="00484667">
        <w:rPr>
          <w:rFonts w:ascii="Arial" w:hAnsi="Arial" w:cs="Arial"/>
          <w:sz w:val="24"/>
        </w:rPr>
        <w:t>[7]</w:t>
      </w:r>
      <w:r w:rsidR="00484667">
        <w:rPr>
          <w:rFonts w:ascii="Arial" w:hAnsi="Arial" w:cs="Arial"/>
          <w:sz w:val="24"/>
          <w:szCs w:val="24"/>
          <w:lang w:val="es-ES"/>
        </w:rPr>
        <w:fldChar w:fldCharType="end"/>
      </w:r>
      <w:r w:rsidR="00484667">
        <w:rPr>
          <w:rFonts w:ascii="Arial" w:hAnsi="Arial" w:cs="Arial"/>
          <w:sz w:val="24"/>
          <w:szCs w:val="24"/>
          <w:lang w:val="es-ES"/>
        </w:rPr>
        <w:t xml:space="preserve">, </w:t>
      </w:r>
      <w:r w:rsidR="00484667">
        <w:rPr>
          <w:rFonts w:ascii="Arial" w:hAnsi="Arial" w:cs="Arial"/>
          <w:sz w:val="24"/>
          <w:szCs w:val="24"/>
          <w:lang w:val="es-ES"/>
        </w:rPr>
        <w:fldChar w:fldCharType="begin"/>
      </w:r>
      <w:r w:rsidR="00E10778">
        <w:rPr>
          <w:rFonts w:ascii="Arial" w:hAnsi="Arial" w:cs="Arial"/>
          <w:sz w:val="24"/>
          <w:szCs w:val="24"/>
          <w:lang w:val="es-ES"/>
        </w:rPr>
        <w:instrText xml:space="preserve"> ADDIN ZOTERO_ITEM CSL_CITATION {"citationID":"2d6ciseoc9","properties":{"formattedCitation":"[14]","plainCitation":"[14]"},"citationItems":[{"id":211,"uris":["http://zotero.org/users/1720459/items/BV3CVKQQ"],"uri":["http://zotero.org/users/1720459/items/BV3CVKQQ"],"itemData":{"id":211,"type":"book","title":"IEEE Connections, the Newsletter of the IEEE Computational Intelligence Society","collection-title":"4","volume":"1","author":[{"literal":"IEEE"}],"issued":{"date-parts":[["2003",11]]}}}],"schema":"https://github.com/citation-style-language/schema/raw/master/csl-citation.json"} </w:instrText>
      </w:r>
      <w:r w:rsidR="00484667">
        <w:rPr>
          <w:rFonts w:ascii="Arial" w:hAnsi="Arial" w:cs="Arial"/>
          <w:sz w:val="24"/>
          <w:szCs w:val="24"/>
          <w:lang w:val="es-ES"/>
        </w:rPr>
        <w:fldChar w:fldCharType="separate"/>
      </w:r>
      <w:r w:rsidR="00E10778" w:rsidRPr="00E10778">
        <w:rPr>
          <w:rFonts w:ascii="Arial" w:hAnsi="Arial" w:cs="Arial"/>
          <w:sz w:val="24"/>
        </w:rPr>
        <w:t>[14]</w:t>
      </w:r>
      <w:r w:rsidR="00484667">
        <w:rPr>
          <w:rFonts w:ascii="Arial" w:hAnsi="Arial" w:cs="Arial"/>
          <w:sz w:val="24"/>
          <w:szCs w:val="24"/>
          <w:lang w:val="es-ES"/>
        </w:rPr>
        <w:fldChar w:fldCharType="end"/>
      </w:r>
      <w:r w:rsidR="00484667">
        <w:rPr>
          <w:rFonts w:ascii="Arial" w:hAnsi="Arial" w:cs="Arial"/>
          <w:sz w:val="24"/>
          <w:szCs w:val="24"/>
          <w:lang w:val="es-ES"/>
        </w:rPr>
        <w:t>.</w:t>
      </w:r>
    </w:p>
    <w:p w14:paraId="7DCEB3DC" w14:textId="58AB069A" w:rsidR="002A03F6" w:rsidRDefault="002A03F6" w:rsidP="002A03F6">
      <w:pPr>
        <w:pStyle w:val="Prrafodelista"/>
        <w:numPr>
          <w:ilvl w:val="1"/>
          <w:numId w:val="18"/>
        </w:numPr>
        <w:rPr>
          <w:rFonts w:ascii="Arial" w:hAnsi="Arial" w:cs="Arial"/>
          <w:b/>
          <w:sz w:val="24"/>
          <w:szCs w:val="24"/>
        </w:rPr>
      </w:pPr>
      <w:r>
        <w:rPr>
          <w:rFonts w:ascii="Arial" w:hAnsi="Arial" w:cs="Arial"/>
          <w:b/>
          <w:sz w:val="24"/>
          <w:szCs w:val="24"/>
        </w:rPr>
        <w:t>Optimización por Nubes de Partículas (PSO)</w:t>
      </w:r>
    </w:p>
    <w:p w14:paraId="298039AE" w14:textId="2545801C" w:rsidR="0069533C" w:rsidRPr="0069533C" w:rsidRDefault="0069533C" w:rsidP="0069533C">
      <w:pPr>
        <w:jc w:val="both"/>
        <w:rPr>
          <w:rFonts w:ascii="Arial" w:hAnsi="Arial" w:cs="Arial"/>
          <w:sz w:val="24"/>
          <w:szCs w:val="24"/>
          <w:lang w:val="es-ES"/>
        </w:rPr>
      </w:pPr>
      <w:r w:rsidRPr="0069533C">
        <w:rPr>
          <w:rFonts w:ascii="Arial" w:hAnsi="Arial" w:cs="Arial"/>
          <w:sz w:val="24"/>
          <w:szCs w:val="24"/>
          <w:lang w:val="es-ES"/>
        </w:rPr>
        <w:t xml:space="preserve">Este algoritmo es una técnica de búsqueda basada en población. Permite emular el comportamiento social de las aves dentro de un grupo. La intención inicial del concepto de PSO fue simular gráficamente la coreografía curiosa e impredecible de una bandada de aves, sin embargo este concepto evolucionó en un algoritmo simple y eficiente optimización </w:t>
      </w:r>
      <w:r w:rsidR="00C65442">
        <w:rPr>
          <w:rFonts w:ascii="Arial" w:hAnsi="Arial" w:cs="Arial"/>
          <w:sz w:val="24"/>
          <w:szCs w:val="24"/>
          <w:lang w:val="es-ES"/>
        </w:rPr>
        <w:fldChar w:fldCharType="begin"/>
      </w:r>
      <w:r w:rsidR="00E10778">
        <w:rPr>
          <w:rFonts w:ascii="Arial" w:hAnsi="Arial" w:cs="Arial"/>
          <w:sz w:val="24"/>
          <w:szCs w:val="24"/>
          <w:lang w:val="es-ES"/>
        </w:rPr>
        <w:instrText xml:space="preserve"> ADDIN ZOTERO_ITEM CSL_CITATION {"citationID":"1o2n6vm4li","properties":{"formattedCitation":"[15]","plainCitation":"[15]"},"citationItems":[{"id":279,"uris":["http://zotero.org/users/1720459/items/3E48D76Q"],"uri":["http://zotero.org/users/1720459/items/3E48D76Q"],"itemData":{"id":279,"type":"article-journal","title":"Particle swarm optimization","container-title":"Swarm Intelligence","page":"33-57","volume":"1","issue":"1","source":"link.springer.com","abstract":"Particle swarm optimization (PSO) has undergone many changes since its introduction in 1995. As researchers have learned about the technique, they have derived new versions, developed new applications, and published theoretical studies of the effects of the various parameters and aspects of the algorithm. This paper comprises a snapshot of particle swarming from the authors’ perspective, including variations in the algorithm, current and ongoing research, applications and open problems.","DOI":"10.1007/s11721-007-0002-0","ISSN":"1935-3812, 1935-3820","journalAbbreviation":"Swarm Intell","language":"en","author":[{"family":"Poli","given":"Riccardo"},{"family":"Kennedy","given":"James"},{"family":"Blackwell","given":"Tim"}],"issued":{"date-parts":[["2007",8,1]]}}}],"schema":"https://github.com/citation-style-language/schema/raw/master/csl-citation.json"} </w:instrText>
      </w:r>
      <w:r w:rsidR="00C65442">
        <w:rPr>
          <w:rFonts w:ascii="Arial" w:hAnsi="Arial" w:cs="Arial"/>
          <w:sz w:val="24"/>
          <w:szCs w:val="24"/>
          <w:lang w:val="es-ES"/>
        </w:rPr>
        <w:fldChar w:fldCharType="separate"/>
      </w:r>
      <w:r w:rsidR="00E10778" w:rsidRPr="00E10778">
        <w:rPr>
          <w:rFonts w:ascii="Arial" w:hAnsi="Arial" w:cs="Arial"/>
          <w:sz w:val="24"/>
        </w:rPr>
        <w:t>[15]</w:t>
      </w:r>
      <w:r w:rsidR="00C65442">
        <w:rPr>
          <w:rFonts w:ascii="Arial" w:hAnsi="Arial" w:cs="Arial"/>
          <w:sz w:val="24"/>
          <w:szCs w:val="24"/>
          <w:lang w:val="es-ES"/>
        </w:rPr>
        <w:fldChar w:fldCharType="end"/>
      </w:r>
      <w:r w:rsidRPr="0069533C">
        <w:rPr>
          <w:rFonts w:ascii="Arial" w:hAnsi="Arial" w:cs="Arial"/>
          <w:sz w:val="24"/>
          <w:szCs w:val="24"/>
          <w:lang w:val="es-ES"/>
        </w:rPr>
        <w:t>.</w:t>
      </w:r>
    </w:p>
    <w:p w14:paraId="3007A066" w14:textId="7ABDCDF9" w:rsidR="002A03F6" w:rsidRDefault="002A03F6" w:rsidP="002A03F6">
      <w:pPr>
        <w:pStyle w:val="Prrafodelista"/>
        <w:numPr>
          <w:ilvl w:val="1"/>
          <w:numId w:val="18"/>
        </w:numPr>
        <w:rPr>
          <w:rFonts w:ascii="Arial" w:hAnsi="Arial" w:cs="Arial"/>
          <w:b/>
          <w:sz w:val="24"/>
          <w:szCs w:val="24"/>
        </w:rPr>
      </w:pPr>
      <w:r w:rsidRPr="002A03F6">
        <w:rPr>
          <w:rFonts w:ascii="Arial" w:hAnsi="Arial" w:cs="Arial"/>
          <w:b/>
          <w:sz w:val="24"/>
          <w:szCs w:val="24"/>
        </w:rPr>
        <w:t>Agricultura Climáticamente Inteligente (CSA</w:t>
      </w:r>
      <w:r>
        <w:rPr>
          <w:rFonts w:ascii="Arial" w:hAnsi="Arial" w:cs="Arial"/>
          <w:b/>
          <w:sz w:val="24"/>
          <w:szCs w:val="24"/>
        </w:rPr>
        <w:t>)</w:t>
      </w:r>
    </w:p>
    <w:p w14:paraId="5E93CB75" w14:textId="2FC41B49" w:rsidR="002A03F6" w:rsidRPr="00544EA5" w:rsidRDefault="0069533C" w:rsidP="00544EA5">
      <w:pPr>
        <w:jc w:val="both"/>
        <w:rPr>
          <w:rFonts w:ascii="Arial" w:hAnsi="Arial" w:cs="Arial"/>
          <w:sz w:val="24"/>
          <w:szCs w:val="24"/>
          <w:lang w:val="es-ES"/>
        </w:rPr>
      </w:pPr>
      <w:r w:rsidRPr="0069533C">
        <w:rPr>
          <w:rFonts w:ascii="Arial" w:hAnsi="Arial" w:cs="Arial"/>
          <w:sz w:val="24"/>
          <w:szCs w:val="24"/>
          <w:lang w:val="es-ES"/>
        </w:rPr>
        <w:t>Enfoque que permite guiar acciones para reorientar los sistemas agrícolas con el fin de desarrollar y garantizar la seguridad alimentaria en un clima cambiante</w:t>
      </w:r>
      <w:r w:rsidRPr="0069533C">
        <w:rPr>
          <w:rFonts w:ascii="Arial" w:hAnsi="Arial" w:cs="Arial"/>
          <w:sz w:val="24"/>
          <w:szCs w:val="24"/>
          <w:lang w:val="es-ES"/>
        </w:rPr>
        <w:t xml:space="preserve"> </w:t>
      </w:r>
      <w:r w:rsidR="00C65442">
        <w:rPr>
          <w:rFonts w:ascii="Arial" w:hAnsi="Arial" w:cs="Arial"/>
          <w:sz w:val="24"/>
          <w:szCs w:val="24"/>
          <w:lang w:val="es-ES"/>
        </w:rPr>
        <w:fldChar w:fldCharType="begin"/>
      </w:r>
      <w:r w:rsidR="00E10778">
        <w:rPr>
          <w:rFonts w:ascii="Arial" w:hAnsi="Arial" w:cs="Arial"/>
          <w:sz w:val="24"/>
          <w:szCs w:val="24"/>
          <w:lang w:val="es-ES"/>
        </w:rPr>
        <w:instrText xml:space="preserve"> ADDIN ZOTERO_ITEM CSL_CITATION {"citationID":"2jj9s6q1ic","properties":{"formattedCitation":"[16]","plainCitation":"[16]"},"citationItems":[{"id":408,"uris":["http://zotero.org/users/1720459/items/2ZS8XF8N"],"uri":["http://zotero.org/users/1720459/items/2ZS8XF8N"],"itemData":{"id":408,"type":"book","title":"Climate-smart agriculture: sourcebook.","publisher":"Food and Agriculture Organization of the United Nations (FAO)","source":"www.cabdirect.org","abstract":"The purpose of this sourcebook is to further elaborate the concept of climate-smart agriculture (CSA) and demonstrate its potential, as well as limitations. It aims to help decision makers at a number of levels (including political administrators and natural resource managers) to understand the different options that are available for planning, policies and investments and the practices that ar...","URL":"http://www.cabdirect.org/abstracts/20153237305.html;jsessionid=AD83F5FAA17332D0DA600B08DE0A757C","ISBN":"978-92-5-107720-7","shortTitle":"Climate-smart agriculture","language":"English","author":[{"family":"Palombi","given":"L."},{"family":"Sessa","given":"R."},{"family":"Palombi","given":"L."},{"family":"Sessa","given":"R."}],"issued":{"date-parts":[["2013"]]},"accessed":{"date-parts":[["2016",4,12]]}}}],"schema":"https://github.com/citation-style-language/schema/raw/master/csl-citation.json"} </w:instrText>
      </w:r>
      <w:r w:rsidR="00C65442">
        <w:rPr>
          <w:rFonts w:ascii="Arial" w:hAnsi="Arial" w:cs="Arial"/>
          <w:sz w:val="24"/>
          <w:szCs w:val="24"/>
          <w:lang w:val="es-ES"/>
        </w:rPr>
        <w:fldChar w:fldCharType="separate"/>
      </w:r>
      <w:r w:rsidR="00E10778" w:rsidRPr="00E10778">
        <w:rPr>
          <w:rFonts w:ascii="Arial" w:hAnsi="Arial" w:cs="Arial"/>
          <w:sz w:val="24"/>
        </w:rPr>
        <w:t>[16]</w:t>
      </w:r>
      <w:r w:rsidR="00C65442">
        <w:rPr>
          <w:rFonts w:ascii="Arial" w:hAnsi="Arial" w:cs="Arial"/>
          <w:sz w:val="24"/>
          <w:szCs w:val="24"/>
          <w:lang w:val="es-ES"/>
        </w:rPr>
        <w:fldChar w:fldCharType="end"/>
      </w:r>
      <w:r w:rsidRPr="0069533C">
        <w:rPr>
          <w:rFonts w:ascii="Arial" w:hAnsi="Arial" w:cs="Arial"/>
          <w:sz w:val="24"/>
          <w:szCs w:val="24"/>
          <w:lang w:val="es-ES"/>
        </w:rPr>
        <w:t>.</w:t>
      </w:r>
    </w:p>
    <w:p w14:paraId="4FAEB2C0" w14:textId="29583A68" w:rsidR="001E0874" w:rsidRPr="00544EA5" w:rsidRDefault="00544EA5" w:rsidP="00544EA5">
      <w:pPr>
        <w:pStyle w:val="Prrafodelista"/>
        <w:numPr>
          <w:ilvl w:val="0"/>
          <w:numId w:val="5"/>
        </w:numPr>
        <w:rPr>
          <w:rFonts w:ascii="Arial" w:hAnsi="Arial" w:cs="Arial"/>
          <w:b/>
          <w:sz w:val="24"/>
          <w:szCs w:val="24"/>
        </w:rPr>
      </w:pPr>
      <w:r>
        <w:rPr>
          <w:rFonts w:ascii="Arial" w:hAnsi="Arial" w:cs="Arial"/>
          <w:b/>
          <w:sz w:val="24"/>
          <w:szCs w:val="24"/>
        </w:rPr>
        <w:t>Brechas Encontradas</w:t>
      </w:r>
    </w:p>
    <w:p w14:paraId="50959468" w14:textId="77777777" w:rsidR="005361FA" w:rsidRPr="005361FA" w:rsidRDefault="005361FA" w:rsidP="005361FA">
      <w:pPr>
        <w:jc w:val="both"/>
        <w:rPr>
          <w:rFonts w:ascii="Arial" w:hAnsi="Arial" w:cs="Arial"/>
          <w:sz w:val="24"/>
          <w:szCs w:val="24"/>
          <w:lang w:val="es-ES"/>
        </w:rPr>
      </w:pPr>
      <w:r w:rsidRPr="005361FA">
        <w:rPr>
          <w:rFonts w:ascii="Arial" w:hAnsi="Arial" w:cs="Arial"/>
          <w:sz w:val="24"/>
          <w:szCs w:val="24"/>
          <w:lang w:val="es-ES"/>
        </w:rPr>
        <w:t>Las repercusiones de la variabilidad climática actualmente afectan a una gran mayoría de países; esto es observable en una pluviometría irregular e impredecible, un aumento de la incidencia de tormentas y sequías prolongadas. Lo anterior también favorece la aparición de plagas y enfermedades que afectan a cultivos y animales. De esta manera la acelerada variación en el clima amenaza con disminuir el progreso en la consecución de los Objetivos de Desarrollo del Milenio (ODM), en especial los relacionados con el hambre, la reducción de la pobreza y la sostenibilidad ambiental.</w:t>
      </w:r>
    </w:p>
    <w:p w14:paraId="36423A50" w14:textId="22349D54" w:rsidR="00D17ADE" w:rsidRPr="005361FA" w:rsidRDefault="005361FA" w:rsidP="005361FA">
      <w:pPr>
        <w:jc w:val="both"/>
        <w:rPr>
          <w:rFonts w:ascii="Arial" w:hAnsi="Arial" w:cs="Arial"/>
          <w:sz w:val="24"/>
          <w:szCs w:val="24"/>
          <w:lang w:val="es-ES"/>
        </w:rPr>
      </w:pPr>
      <w:r w:rsidRPr="005361FA">
        <w:rPr>
          <w:rFonts w:ascii="Arial" w:hAnsi="Arial" w:cs="Arial"/>
          <w:sz w:val="24"/>
          <w:szCs w:val="24"/>
          <w:lang w:val="es-ES"/>
        </w:rPr>
        <w:t xml:space="preserve">La complejidad del problema y sus múltiples interacciones hacen que la única manera de evaluar estos cambios sea mediante el uso de modelos computacionales que permitan analizar de forma sistemática los efectos del cambio climático sobre los cultivos de productos agrícolas </w:t>
      </w:r>
      <w:r w:rsidRPr="005361FA">
        <w:rPr>
          <w:rFonts w:ascii="Arial" w:hAnsi="Arial" w:cs="Arial"/>
          <w:sz w:val="24"/>
          <w:szCs w:val="24"/>
          <w:lang w:val="es-ES"/>
        </w:rPr>
        <w:fldChar w:fldCharType="begin"/>
      </w:r>
      <w:r w:rsidR="00E10778">
        <w:rPr>
          <w:rFonts w:ascii="Arial" w:hAnsi="Arial" w:cs="Arial"/>
          <w:sz w:val="24"/>
          <w:szCs w:val="24"/>
          <w:lang w:val="es-ES"/>
        </w:rPr>
        <w:instrText xml:space="preserve"> ADDIN ZOTERO_ITEM CSL_CITATION {"citationID":"k2ve3ja66","properties":{"formattedCitation":"[17]","plainCitation":"[17]"},"citationItems":[{"id":325,"uris":["http://zotero.org/users/1720459/items/3UIKAW7H"],"uri":["http://zotero.org/users/1720459/items/3UIKAW7H"],"itemData":{"id":325,"type":"article-journal","title":"Uncertainty in predictions of the climate response to rising levels of greenhouse gases","container-title":"Nature","page":"403-406","volume":"433","issue":"7024","source":"PubMed","abstract":"The range of possibilities for future climate evolution needs to be taken into account when planning climate change mitigation and adaptation strategies. This requires ensembles of multi-decadal simulations to assess both chaotic climate variability and model response uncertainty. Statistical estimates of model response uncertainty, based on observations of recent climate change, admit climate sensitivities--defined as the equilibrium response of global mean temperature to doubling levels of atmospheric carbon dioxide--substantially greater than 5 K. But such strong responses are not used in ranges for future climate change because they have not been seen in general circulation models. Here we present results from the 'climateprediction.net' experiment, the first multi-thousand-member grand ensemble of simulations using a general circulation model and thereby explicitly resolving regional details. We find model versions as realistic as other state-of-the-art climate models but with climate sensitivities ranging from less than 2 K to more than 11 K. Models with such extreme sensitivities are critical for the study of the full range of possible responses of the climate system to rising greenhouse gas levels, and for assessing the risks associated with specific targets for stabilizing these levels.","DOI":"10.1038/nature03301","ISSN":"1476-4687","note":"PMID: 15674288","journalAbbreviation":"Nature","language":"eng","author":[{"family":"Stainforth","given":"D. A."},{"family":"Aina","given":"T."},{"family":"Christensen","given":"C."},{"family":"Collins","given":"M."},{"family":"Faull","given":"N."},{"family":"Frame","given":"D. J."},{"family":"Kettleborough","given":"J. A."},{"family":"Knight","given":"S."},{"family":"Martin","given":"A."},{"family":"Murphy","given":"J. M."},{"family":"Piani","given":"C."},{"family":"Sexton","given":"D."},{"family":"Smith","given":"L. A."},{"family":"Spicer","given":"R. A."},{"family":"Thorpe","given":"A. J."},{"family":"Allen","given":"M. R."}],"issued":{"date-parts":[["2005",1,27]]},"PMID":"15674288"}}],"schema":"https://github.com/citation-style-language/schema/raw/master/csl-citation.json"} </w:instrText>
      </w:r>
      <w:r w:rsidRPr="005361FA">
        <w:rPr>
          <w:rFonts w:ascii="Arial" w:hAnsi="Arial" w:cs="Arial"/>
          <w:sz w:val="24"/>
          <w:szCs w:val="24"/>
          <w:lang w:val="es-ES"/>
        </w:rPr>
        <w:fldChar w:fldCharType="separate"/>
      </w:r>
      <w:r w:rsidR="00E10778" w:rsidRPr="00E10778">
        <w:rPr>
          <w:rFonts w:ascii="Arial" w:hAnsi="Arial" w:cs="Arial"/>
          <w:sz w:val="24"/>
        </w:rPr>
        <w:t>[17]</w:t>
      </w:r>
      <w:r w:rsidRPr="005361FA">
        <w:rPr>
          <w:rFonts w:ascii="Arial" w:hAnsi="Arial" w:cs="Arial"/>
          <w:sz w:val="24"/>
          <w:szCs w:val="24"/>
          <w:lang w:val="es-ES"/>
        </w:rPr>
        <w:fldChar w:fldCharType="end"/>
      </w:r>
      <w:r w:rsidRPr="005361FA">
        <w:rPr>
          <w:rFonts w:ascii="Arial" w:hAnsi="Arial" w:cs="Arial"/>
          <w:sz w:val="24"/>
          <w:szCs w:val="24"/>
          <w:lang w:val="es-ES"/>
        </w:rPr>
        <w:t xml:space="preserve">. En este sentido los sistemas de producción de cultivos actuales tendrán que adaptarse para satisfacer las necesidades cambiantes. Esta adaptación puede ser planificada mediante la toma de decisiones a nivel gubernamental; o autónoma a nivel del agricultor por medio de cambios principalmente en las prácticas agrícolas, los cuales pueden obedecer a procesos de ensayo y error, experiencia del agricultor o a causa de la adaptación planificada </w:t>
      </w:r>
      <w:r w:rsidRPr="005361FA">
        <w:rPr>
          <w:rFonts w:ascii="Arial" w:hAnsi="Arial" w:cs="Arial"/>
          <w:sz w:val="24"/>
          <w:szCs w:val="24"/>
          <w:lang w:val="es-ES"/>
        </w:rPr>
        <w:fldChar w:fldCharType="begin"/>
      </w:r>
      <w:r w:rsidR="00E10778">
        <w:rPr>
          <w:rFonts w:ascii="Arial" w:hAnsi="Arial" w:cs="Arial"/>
          <w:sz w:val="24"/>
          <w:szCs w:val="24"/>
          <w:lang w:val="es-ES"/>
        </w:rPr>
        <w:instrText xml:space="preserve"> ADDIN ZOTERO_ITEM CSL_CITATION {"citationID":"2j9q1bom98","properties":{"formattedCitation":"[18]","plainCitation":"[18]"},"citationItems":[{"id":329,"uris":["http://zotero.org/users/1720459/items/RXKIED8T"],"uri":["http://zotero.org/users/1720459/items/RXKIED8T"],"itemData":{"id":329,"type":"chapter","title":"Food, fibre and forest products","container-title":"Climate Change 2007: Impacts, Adaptation and Vulnerability. Contribution of Working Group II to the Fourth Assessment Report of the Intergovernmental Panel on Climate Change","publisher":"Cambridge University Press","publisher-place":"Cambridge","page":"273-313","source":"DTU Orbit","event-place":"Cambridge","ISBN":"978-0-521-70597-4","author":[{"family":"Easterling","given":"W.E."},{"family":"Aggrawal","given":"P.K."},{"family":"Batima","given":"P."},{"family":"Brander","given":"Keith"},{"family":"Erda","given":"L."},{"family":"Howden","given":"S.M."},{"family":"Kirilenko","given":"A."},{"family":"Morton","given":"J."},{"family":"Soussana","given":"J.-F."},{"family":"Schmidhuber","given":"J."},{"family":"Tubiello","given":"F.N."}],"editor":[{"family":"Hanson","given":"C.E."}],"issued":{"date-parts":[["2007"]]}}}],"schema":"https://github.com/citation-style-language/schema/raw/master/csl-citation.json"} </w:instrText>
      </w:r>
      <w:r w:rsidRPr="005361FA">
        <w:rPr>
          <w:rFonts w:ascii="Arial" w:hAnsi="Arial" w:cs="Arial"/>
          <w:sz w:val="24"/>
          <w:szCs w:val="24"/>
          <w:lang w:val="es-ES"/>
        </w:rPr>
        <w:fldChar w:fldCharType="separate"/>
      </w:r>
      <w:r w:rsidR="00E10778" w:rsidRPr="00E10778">
        <w:rPr>
          <w:rFonts w:ascii="Arial" w:hAnsi="Arial" w:cs="Arial"/>
          <w:sz w:val="24"/>
        </w:rPr>
        <w:t>[18]</w:t>
      </w:r>
      <w:r w:rsidRPr="005361FA">
        <w:rPr>
          <w:rFonts w:ascii="Arial" w:hAnsi="Arial" w:cs="Arial"/>
          <w:sz w:val="24"/>
          <w:szCs w:val="24"/>
          <w:lang w:val="es-ES"/>
        </w:rPr>
        <w:fldChar w:fldCharType="end"/>
      </w:r>
      <w:r w:rsidRPr="005361FA">
        <w:rPr>
          <w:rFonts w:ascii="Arial" w:hAnsi="Arial" w:cs="Arial"/>
          <w:sz w:val="24"/>
          <w:szCs w:val="24"/>
          <w:lang w:val="es-ES"/>
        </w:rPr>
        <w:t xml:space="preserve">. Como resultado de los anteriores factores se pueden resaltar cuatro áreas que pueden ser abordadas por proyectos de investigación: a) introducción de nuevos cultivos y eliminación de cultivos previos, b) desarrollo de nuevas variedades de los cultivos, c) evolución de las prácticas de manejo de los cultivos, y d) confrontación del cambio climático mediante la entrega de información más apropiada para el agricultor </w:t>
      </w:r>
      <w:r w:rsidRPr="005361FA">
        <w:rPr>
          <w:rFonts w:ascii="Arial" w:hAnsi="Arial" w:cs="Arial"/>
          <w:sz w:val="24"/>
          <w:szCs w:val="24"/>
          <w:lang w:val="es-ES"/>
        </w:rPr>
        <w:fldChar w:fldCharType="begin"/>
      </w:r>
      <w:r w:rsidR="00E10778">
        <w:rPr>
          <w:rFonts w:ascii="Arial" w:hAnsi="Arial" w:cs="Arial"/>
          <w:sz w:val="24"/>
          <w:szCs w:val="24"/>
          <w:lang w:val="es-ES"/>
        </w:rPr>
        <w:instrText xml:space="preserve"> ADDIN ZOTERO_ITEM CSL_CITATION {"citationID":"2gqnqncou","properties":{"formattedCitation":"[19]","plainCitation":"[19]"},"citationItems":[{"id":322,"uris":["http://zotero.org/users/1720459/items/HXQPWG3E"],"uri":["http://zotero.org/users/1720459/items/HXQPWG3E"],"itemData":{"id":322,"type":"article-journal","title":"Adapting crops and cropping systems to future climates to ensure food security: The role of crop modelling","container-title":"Global Food Security","page":"24-28","volume":"2","issue":"1","source":"ScienceDirect","abstract":"Food production systems in the next decades need to adapt, not only to increase production to meet the demand of a higher population and changes in diets using less land, water and nutrients, but also to reduce their carbon footprint and to warmer temperatures and altered precipitation patterns resulting from climate change. Crop simulation models offer a research tool for evaluating trade-offs of these potential adaptations and can form the basis of decision-support systems for farmers, and tools for education and training. We suggest that there are four areas in adapting crops and cropping systems that crop modelling can contribute: determining where and how well crops of the future will grow; contributing to crop improvement programmes; identifying what future crop management practices will be appropriate and assessing risk to crop production in the face of greater climate variability.","DOI":"10.1016/j.gfs.2012.11.009","ISSN":"2211-9124","shortTitle":"Adapting crops and cropping systems to future climates to ensure food security","journalAbbreviation":"Global Food Security","author":[{"family":"Matthews","given":"Robin B."},{"family":"Rivington","given":"Mike"},{"family":"Muhammed","given":"Shibu"},{"family":"Newton","given":"Adrian C."},{"family":"Hallett","given":"Paul D."}],"issued":{"date-parts":[["2013",3]]}}}],"schema":"https://github.com/citation-style-language/schema/raw/master/csl-citation.json"} </w:instrText>
      </w:r>
      <w:r w:rsidRPr="005361FA">
        <w:rPr>
          <w:rFonts w:ascii="Arial" w:hAnsi="Arial" w:cs="Arial"/>
          <w:sz w:val="24"/>
          <w:szCs w:val="24"/>
          <w:lang w:val="es-ES"/>
        </w:rPr>
        <w:fldChar w:fldCharType="separate"/>
      </w:r>
      <w:r w:rsidR="00E10778" w:rsidRPr="00E10778">
        <w:rPr>
          <w:rFonts w:ascii="Arial" w:hAnsi="Arial" w:cs="Arial"/>
          <w:sz w:val="24"/>
        </w:rPr>
        <w:t>[19]</w:t>
      </w:r>
      <w:r w:rsidRPr="005361FA">
        <w:rPr>
          <w:rFonts w:ascii="Arial" w:hAnsi="Arial" w:cs="Arial"/>
          <w:sz w:val="24"/>
          <w:szCs w:val="24"/>
          <w:lang w:val="es-ES"/>
        </w:rPr>
        <w:fldChar w:fldCharType="end"/>
      </w:r>
      <w:r w:rsidRPr="005361FA">
        <w:rPr>
          <w:rFonts w:ascii="Arial" w:hAnsi="Arial" w:cs="Arial"/>
          <w:sz w:val="24"/>
          <w:szCs w:val="24"/>
          <w:lang w:val="es-ES"/>
        </w:rPr>
        <w:t>.</w:t>
      </w:r>
      <w:r w:rsidR="002341A2" w:rsidRPr="005361FA">
        <w:rPr>
          <w:rFonts w:ascii="Arial" w:hAnsi="Arial" w:cs="Arial"/>
          <w:sz w:val="24"/>
          <w:szCs w:val="24"/>
          <w:lang w:val="es-ES"/>
        </w:rPr>
        <w:t xml:space="preserve">Los estudios encontrados se </w:t>
      </w:r>
      <w:r w:rsidR="002341A2" w:rsidRPr="005361FA">
        <w:rPr>
          <w:rFonts w:ascii="Arial" w:hAnsi="Arial" w:cs="Arial"/>
          <w:sz w:val="24"/>
          <w:szCs w:val="24"/>
          <w:lang w:val="es-ES"/>
        </w:rPr>
        <w:lastRenderedPageBreak/>
        <w:t>enfocan en determinar condiciones climáticas para recomendar prácticas de manejo de cultiv</w:t>
      </w:r>
      <w:r w:rsidR="002341A2" w:rsidRPr="005361FA">
        <w:rPr>
          <w:rFonts w:ascii="Arial" w:hAnsi="Arial" w:cs="Arial"/>
          <w:sz w:val="24"/>
          <w:szCs w:val="24"/>
          <w:lang w:val="es-ES"/>
        </w:rPr>
        <w:t>o, enfermedades y nutrientes. Sin embargo p</w:t>
      </w:r>
      <w:r w:rsidR="002341A2" w:rsidRPr="005361FA">
        <w:rPr>
          <w:rFonts w:ascii="Arial" w:hAnsi="Arial" w:cs="Arial"/>
          <w:sz w:val="24"/>
          <w:szCs w:val="24"/>
          <w:lang w:val="es-ES"/>
        </w:rPr>
        <w:t>ocos trabajos proponen el cruce de zonas y cultivos en áreas tropicales y subtropicales teniendo en cuenta la variabilidad climática, condiciones de suelo y calidad del agua.</w:t>
      </w:r>
    </w:p>
    <w:p w14:paraId="34713717" w14:textId="3EC7075D" w:rsidR="0029667A" w:rsidRPr="004F748D" w:rsidRDefault="00544EA5" w:rsidP="00A44031">
      <w:pPr>
        <w:pStyle w:val="Prrafodelista"/>
        <w:numPr>
          <w:ilvl w:val="0"/>
          <w:numId w:val="5"/>
        </w:numPr>
        <w:rPr>
          <w:rFonts w:ascii="Arial" w:hAnsi="Arial" w:cs="Arial"/>
          <w:b/>
          <w:sz w:val="24"/>
          <w:szCs w:val="24"/>
        </w:rPr>
      </w:pPr>
      <w:r>
        <w:rPr>
          <w:rFonts w:ascii="Arial" w:hAnsi="Arial" w:cs="Arial"/>
          <w:b/>
          <w:sz w:val="24"/>
          <w:szCs w:val="24"/>
        </w:rPr>
        <w:t>Avances</w:t>
      </w:r>
    </w:p>
    <w:p w14:paraId="74725273" w14:textId="59208B87" w:rsidR="00544EA5" w:rsidRPr="00544EA5" w:rsidRDefault="005361FA" w:rsidP="00544EA5">
      <w:pPr>
        <w:jc w:val="both"/>
        <w:rPr>
          <w:rFonts w:ascii="Arial" w:hAnsi="Arial" w:cs="Arial"/>
          <w:sz w:val="24"/>
          <w:szCs w:val="24"/>
          <w:lang w:val="es-ES"/>
        </w:rPr>
      </w:pPr>
      <w:r w:rsidRPr="00544EA5">
        <w:rPr>
          <w:rFonts w:ascii="Arial" w:hAnsi="Arial" w:cs="Arial"/>
          <w:sz w:val="24"/>
          <w:szCs w:val="24"/>
          <w:lang w:val="es-ES"/>
        </w:rPr>
        <w:t>En la presente propuesta se han obtenido avances respecto al mapeo sistemático de la literatura, lo cual ha permitido detectar las brechas que fueron mencionadas en el numeral anterior. En el mismo sentido, a continuación se presentan las temáticas más relevantes identificadas dentro de los trabajos consultados.</w:t>
      </w:r>
    </w:p>
    <w:p w14:paraId="74683813" w14:textId="77777777" w:rsidR="00544EA5" w:rsidRPr="00544EA5" w:rsidRDefault="00544EA5" w:rsidP="00544EA5">
      <w:pPr>
        <w:pStyle w:val="Prrafodelista"/>
        <w:numPr>
          <w:ilvl w:val="0"/>
          <w:numId w:val="18"/>
        </w:numPr>
        <w:rPr>
          <w:rFonts w:ascii="Arial" w:hAnsi="Arial" w:cs="Arial"/>
          <w:b/>
          <w:vanish/>
          <w:sz w:val="24"/>
          <w:szCs w:val="24"/>
        </w:rPr>
      </w:pPr>
    </w:p>
    <w:p w14:paraId="68997189" w14:textId="77777777" w:rsidR="00544EA5" w:rsidRPr="00544EA5" w:rsidRDefault="00544EA5" w:rsidP="00544EA5">
      <w:pPr>
        <w:pStyle w:val="Prrafodelista"/>
        <w:numPr>
          <w:ilvl w:val="0"/>
          <w:numId w:val="18"/>
        </w:numPr>
        <w:rPr>
          <w:rFonts w:ascii="Arial" w:hAnsi="Arial" w:cs="Arial"/>
          <w:b/>
          <w:vanish/>
          <w:sz w:val="24"/>
          <w:szCs w:val="24"/>
        </w:rPr>
      </w:pPr>
    </w:p>
    <w:p w14:paraId="4DB12D84" w14:textId="5D3C2D0F" w:rsidR="00544EA5" w:rsidRPr="00544EA5" w:rsidRDefault="00544EA5" w:rsidP="00544EA5">
      <w:pPr>
        <w:pStyle w:val="Prrafodelista"/>
        <w:numPr>
          <w:ilvl w:val="1"/>
          <w:numId w:val="18"/>
        </w:numPr>
        <w:rPr>
          <w:rFonts w:ascii="Arial" w:hAnsi="Arial" w:cs="Arial"/>
          <w:b/>
          <w:sz w:val="24"/>
          <w:szCs w:val="24"/>
        </w:rPr>
      </w:pPr>
      <w:r w:rsidRPr="00544EA5">
        <w:rPr>
          <w:rFonts w:ascii="Arial" w:hAnsi="Arial" w:cs="Arial"/>
          <w:b/>
          <w:sz w:val="24"/>
          <w:szCs w:val="24"/>
        </w:rPr>
        <w:t>Estado Actual del Conocimiento</w:t>
      </w:r>
    </w:p>
    <w:p w14:paraId="70565F01" w14:textId="77ECD353" w:rsidR="00493327" w:rsidRPr="00544EA5" w:rsidRDefault="00493327" w:rsidP="00544EA5">
      <w:pPr>
        <w:jc w:val="both"/>
        <w:rPr>
          <w:rFonts w:ascii="Arial" w:hAnsi="Arial" w:cs="Arial"/>
          <w:sz w:val="24"/>
          <w:szCs w:val="24"/>
          <w:lang w:val="es-ES"/>
        </w:rPr>
      </w:pPr>
      <w:r w:rsidRPr="00544EA5">
        <w:rPr>
          <w:rFonts w:ascii="Arial" w:hAnsi="Arial" w:cs="Arial"/>
          <w:sz w:val="24"/>
          <w:szCs w:val="24"/>
          <w:lang w:val="es-ES"/>
        </w:rPr>
        <w:t xml:space="preserve">Varios autores han abordado </w:t>
      </w:r>
      <w:r w:rsidR="00F9727C">
        <w:rPr>
          <w:rFonts w:ascii="Arial" w:hAnsi="Arial" w:cs="Arial"/>
          <w:sz w:val="24"/>
          <w:szCs w:val="24"/>
          <w:lang w:val="es-ES"/>
        </w:rPr>
        <w:t>la temática planteada en esta propuesta de investigación</w:t>
      </w:r>
      <w:r w:rsidRPr="00544EA5">
        <w:rPr>
          <w:rFonts w:ascii="Arial" w:hAnsi="Arial" w:cs="Arial"/>
          <w:sz w:val="24"/>
          <w:szCs w:val="24"/>
          <w:lang w:val="es-ES"/>
        </w:rPr>
        <w:t xml:space="preserve"> desde el enfoque de las ciencias de la computación; trabajos como </w:t>
      </w:r>
      <w:r w:rsidR="00926577" w:rsidRPr="00544EA5">
        <w:rPr>
          <w:rFonts w:ascii="Arial" w:hAnsi="Arial" w:cs="Arial"/>
          <w:sz w:val="24"/>
          <w:szCs w:val="24"/>
          <w:lang w:val="es-ES"/>
        </w:rPr>
        <w:fldChar w:fldCharType="begin"/>
      </w:r>
      <w:r w:rsidR="00E10778">
        <w:rPr>
          <w:rFonts w:ascii="Arial" w:hAnsi="Arial" w:cs="Arial"/>
          <w:sz w:val="24"/>
          <w:szCs w:val="24"/>
          <w:lang w:val="es-ES"/>
        </w:rPr>
        <w:instrText xml:space="preserve"> ADDIN ZOTERO_ITEM CSL_CITATION {"citationID":"2eh6ph2p35","properties":{"formattedCitation":"[20]","plainCitation":"[20]"},"citationItems":[{"id":337,"uris":["http://zotero.org/users/1720459/items/D2GXAJC8"],"uri":["http://zotero.org/users/1720459/items/D2GXAJC8"],"itemData":{"id":337,"type":"article-journal","title":"A wavelet-artificial intelligence fusion approach (WAIFA) for blending Landsat and MODIS surface temperature","container-title":"Remote Sensing of Environment","page":"243-254","volume":"169","source":"ScienceDirect","abstract":"Land surface temperature (LST) is one of the key parameters in the physics of earth surface processes from local to global scales. However, thermal infrared (TIR) images at both high temporal and spatial resolutions are limited because of the technical limitations of current thermal sensors. Therefore, development of fusion models to obtain thermal data in high spatial and temporal resolutions is crucial in environmental studies. This paper presents a hybrid wavelet-artificial intelligence fusion approach (WAIFA)to produce LST data at the spatial resolution of Landsat 8 thermal bands. The theoretical basis and the application procedures of the proposed data fusion approach are explained. A case study was performed to predict LSTs of six dates in 2014 from March to August in East Azerbaijan Province, Iran. This approach uses powerful non-linear artificial intelligence modeling systems which can cope with the non-linear nature of the land surface temperature data. In addition, multi-spectral bands and different spectral indices are used as well as thermal data in the modeling process to consider the mixture properties of MODIS pixels. Using a 2D wavelet transform to capture the properties of the main signals (original bands) in horizontal, vertical, and diagonal directions to consider the effect of neighboring pixels is the other improvement of this modeling approach. It can also help the model to deal with the non-stationary properties of the satellite and land surface temperature data. The results indicated that the prediction accuracy of the model in different dates varies from 0.47 K to 1.93 K.","DOI":"10.1016/j.rse.2015.08.015","ISSN":"0034-4257","journalAbbreviation":"Remote Sensing of Environment","author":[{"family":"Moosavi","given":"Vahid"},{"family":"Talebi","given":"Ali"},{"family":"Mokhtari","given":"Mohammad Hossein"},{"family":"Shamsi","given":"Seyed Rashid Fallah"},{"family":"Niazi","given":"Yaghoub"}],"issued":{"date-parts":[["2015",11]]}}}],"schema":"https://github.com/citation-style-language/schema/raw/master/csl-citation.json"} </w:instrText>
      </w:r>
      <w:r w:rsidR="00926577" w:rsidRPr="00544EA5">
        <w:rPr>
          <w:rFonts w:ascii="Arial" w:hAnsi="Arial" w:cs="Arial"/>
          <w:sz w:val="24"/>
          <w:szCs w:val="24"/>
          <w:lang w:val="es-ES"/>
        </w:rPr>
        <w:fldChar w:fldCharType="separate"/>
      </w:r>
      <w:r w:rsidR="00E10778" w:rsidRPr="00E10778">
        <w:rPr>
          <w:rFonts w:ascii="Arial" w:hAnsi="Arial" w:cs="Arial"/>
          <w:sz w:val="24"/>
        </w:rPr>
        <w:t>[20]</w:t>
      </w:r>
      <w:r w:rsidR="00926577" w:rsidRPr="00544EA5">
        <w:rPr>
          <w:rFonts w:ascii="Arial" w:hAnsi="Arial" w:cs="Arial"/>
          <w:sz w:val="24"/>
          <w:szCs w:val="24"/>
          <w:lang w:val="es-ES"/>
        </w:rPr>
        <w:fldChar w:fldCharType="end"/>
      </w:r>
      <w:r w:rsidR="00926577" w:rsidRPr="00544EA5">
        <w:rPr>
          <w:rFonts w:ascii="Arial" w:hAnsi="Arial" w:cs="Arial"/>
          <w:sz w:val="24"/>
          <w:szCs w:val="24"/>
          <w:lang w:val="es-ES"/>
        </w:rPr>
        <w:t xml:space="preserve"> </w:t>
      </w:r>
      <w:r w:rsidRPr="00544EA5">
        <w:rPr>
          <w:rFonts w:ascii="Arial" w:hAnsi="Arial" w:cs="Arial"/>
          <w:sz w:val="24"/>
          <w:szCs w:val="24"/>
          <w:lang w:val="es-ES"/>
        </w:rPr>
        <w:t>y</w:t>
      </w:r>
      <w:r w:rsidR="00355166" w:rsidRPr="00544EA5">
        <w:rPr>
          <w:rFonts w:ascii="Arial" w:hAnsi="Arial" w:cs="Arial"/>
          <w:sz w:val="24"/>
          <w:szCs w:val="24"/>
          <w:lang w:val="es-ES"/>
        </w:rPr>
        <w:t xml:space="preserve"> </w:t>
      </w:r>
      <w:r w:rsidR="00355166" w:rsidRPr="00544EA5">
        <w:rPr>
          <w:rFonts w:ascii="Arial" w:hAnsi="Arial" w:cs="Arial"/>
          <w:sz w:val="24"/>
          <w:szCs w:val="24"/>
          <w:lang w:val="es-ES"/>
        </w:rPr>
        <w:fldChar w:fldCharType="begin"/>
      </w:r>
      <w:r w:rsidR="00E10778">
        <w:rPr>
          <w:rFonts w:ascii="Arial" w:hAnsi="Arial" w:cs="Arial"/>
          <w:sz w:val="24"/>
          <w:szCs w:val="24"/>
          <w:lang w:val="es-ES"/>
        </w:rPr>
        <w:instrText xml:space="preserve"> ADDIN ZOTERO_ITEM CSL_CITATION {"citationID":"ae3sqngsi","properties":{"formattedCitation":"[21]","plainCitation":"[21]"},"citationItems":[{"id":340,"uris":["http://zotero.org/users/1720459/items/PAI9HBBZ"],"uri":["http://zotero.org/users/1720459/items/PAI9HBBZ"],"itemData":{"id":340,"type":"article-journal","title":"Crop-climate models need an overhaul","container-title":"Nature Climate Change","page":"175-177","volume":"1","issue":"4","source":"www.nature.com","abstract":"Estimates of how much food we can grow in a warmer world are out of date. Researchers need to switch to more rigorous multi-model ensembles.","DOI":"10.1038/nclimate1152","ISSN":"1758-678X","journalAbbreviation":"Nature Clim. Change","language":"en","author":[{"family":"Rötter","given":"Reimund P."},{"family":"Carter","given":"Timothy R."},{"family":"Olesen","given":"Jørgen E."},{"family":"Porter","given":"John R."}],"issued":{"date-parts":[["2011",7]]}}}],"schema":"https://github.com/citation-style-language/schema/raw/master/csl-citation.json"} </w:instrText>
      </w:r>
      <w:r w:rsidR="00355166" w:rsidRPr="00544EA5">
        <w:rPr>
          <w:rFonts w:ascii="Arial" w:hAnsi="Arial" w:cs="Arial"/>
          <w:sz w:val="24"/>
          <w:szCs w:val="24"/>
          <w:lang w:val="es-ES"/>
        </w:rPr>
        <w:fldChar w:fldCharType="separate"/>
      </w:r>
      <w:r w:rsidR="00E10778" w:rsidRPr="00E10778">
        <w:rPr>
          <w:rFonts w:ascii="Arial" w:hAnsi="Arial" w:cs="Arial"/>
          <w:sz w:val="24"/>
        </w:rPr>
        <w:t>[21]</w:t>
      </w:r>
      <w:r w:rsidR="00355166" w:rsidRPr="00544EA5">
        <w:rPr>
          <w:rFonts w:ascii="Arial" w:hAnsi="Arial" w:cs="Arial"/>
          <w:sz w:val="24"/>
          <w:szCs w:val="24"/>
          <w:lang w:val="es-ES"/>
        </w:rPr>
        <w:fldChar w:fldCharType="end"/>
      </w:r>
      <w:r w:rsidRPr="00544EA5">
        <w:rPr>
          <w:rFonts w:ascii="Arial" w:hAnsi="Arial" w:cs="Arial"/>
          <w:sz w:val="24"/>
          <w:szCs w:val="24"/>
          <w:lang w:val="es-ES"/>
        </w:rPr>
        <w:t xml:space="preserve">, utilizan RNA para estimar variables climáticas en determinado clima; a su vez </w:t>
      </w:r>
      <w:r w:rsidR="00226ECE" w:rsidRPr="00544EA5">
        <w:rPr>
          <w:rFonts w:ascii="Arial" w:hAnsi="Arial" w:cs="Arial"/>
          <w:sz w:val="24"/>
          <w:szCs w:val="24"/>
          <w:lang w:val="es-ES"/>
        </w:rPr>
        <w:t>en</w:t>
      </w:r>
      <w:r w:rsidR="00F71D8B" w:rsidRPr="00544EA5">
        <w:rPr>
          <w:rFonts w:ascii="Arial" w:hAnsi="Arial" w:cs="Arial"/>
          <w:sz w:val="24"/>
          <w:szCs w:val="24"/>
          <w:lang w:val="es-ES"/>
        </w:rPr>
        <w:t xml:space="preserve"> </w:t>
      </w:r>
      <w:r w:rsidR="00F71D8B" w:rsidRPr="00544EA5">
        <w:rPr>
          <w:rFonts w:ascii="Arial" w:hAnsi="Arial" w:cs="Arial"/>
          <w:sz w:val="24"/>
          <w:szCs w:val="24"/>
          <w:lang w:val="es-ES"/>
        </w:rPr>
        <w:fldChar w:fldCharType="begin"/>
      </w:r>
      <w:r w:rsidR="00E10778">
        <w:rPr>
          <w:rFonts w:ascii="Arial" w:hAnsi="Arial" w:cs="Arial"/>
          <w:sz w:val="24"/>
          <w:szCs w:val="24"/>
          <w:lang w:val="es-ES"/>
        </w:rPr>
        <w:instrText xml:space="preserve"> ADDIN ZOTERO_ITEM CSL_CITATION {"citationID":"q3t9qllns","properties":{"formattedCitation":"[22]","plainCitation":"[22]"},"citationItems":[{"id":343,"uris":["http://zotero.org/users/1720459/items/C4EUNQPZ"],"uri":["http://zotero.org/users/1720459/items/C4EUNQPZ"],"itemData":{"id":343,"type":"article-journal","title":"Shifts in African crop climates by 2050, and the implications for crop improvement and genetic resources conservation","container-title":"Global Environmental Change","page":"317-325","volume":"19","issue":"3","DOI":"10.1016/j.gloenvcha.2009.04.003","ISSN":"0959-3780","author":[{"family":"Marshall B. Burke","given":"David B. Lobell"}],"issued":{"date-parts":[["2009"]]}}}],"schema":"https://github.com/citation-style-language/schema/raw/master/csl-citation.json"} </w:instrText>
      </w:r>
      <w:r w:rsidR="00F71D8B" w:rsidRPr="00544EA5">
        <w:rPr>
          <w:rFonts w:ascii="Arial" w:hAnsi="Arial" w:cs="Arial"/>
          <w:sz w:val="24"/>
          <w:szCs w:val="24"/>
          <w:lang w:val="es-ES"/>
        </w:rPr>
        <w:fldChar w:fldCharType="separate"/>
      </w:r>
      <w:r w:rsidR="00E10778" w:rsidRPr="00E10778">
        <w:rPr>
          <w:rFonts w:ascii="Arial" w:hAnsi="Arial" w:cs="Arial"/>
          <w:sz w:val="24"/>
        </w:rPr>
        <w:t>[22]</w:t>
      </w:r>
      <w:r w:rsidR="00F71D8B" w:rsidRPr="00544EA5">
        <w:rPr>
          <w:rFonts w:ascii="Arial" w:hAnsi="Arial" w:cs="Arial"/>
          <w:sz w:val="24"/>
          <w:szCs w:val="24"/>
          <w:lang w:val="es-ES"/>
        </w:rPr>
        <w:fldChar w:fldCharType="end"/>
      </w:r>
      <w:r w:rsidRPr="00544EA5">
        <w:rPr>
          <w:rFonts w:ascii="Arial" w:hAnsi="Arial" w:cs="Arial"/>
          <w:sz w:val="24"/>
          <w:szCs w:val="24"/>
          <w:lang w:val="es-ES"/>
        </w:rPr>
        <w:t xml:space="preserve">, </w:t>
      </w:r>
      <w:r w:rsidR="00226ECE" w:rsidRPr="00544EA5">
        <w:rPr>
          <w:rFonts w:ascii="Arial" w:hAnsi="Arial" w:cs="Arial"/>
          <w:sz w:val="24"/>
          <w:szCs w:val="24"/>
          <w:lang w:val="es-ES"/>
        </w:rPr>
        <w:t xml:space="preserve">se </w:t>
      </w:r>
      <w:r w:rsidRPr="00544EA5">
        <w:rPr>
          <w:rFonts w:ascii="Arial" w:hAnsi="Arial" w:cs="Arial"/>
          <w:sz w:val="24"/>
          <w:szCs w:val="24"/>
          <w:lang w:val="es-ES"/>
        </w:rPr>
        <w:t>identifica</w:t>
      </w:r>
      <w:r w:rsidR="00226ECE" w:rsidRPr="00544EA5">
        <w:rPr>
          <w:rFonts w:ascii="Arial" w:hAnsi="Arial" w:cs="Arial"/>
          <w:sz w:val="24"/>
          <w:szCs w:val="24"/>
          <w:lang w:val="es-ES"/>
        </w:rPr>
        <w:t>n</w:t>
      </w:r>
      <w:r w:rsidRPr="00544EA5">
        <w:rPr>
          <w:rFonts w:ascii="Arial" w:hAnsi="Arial" w:cs="Arial"/>
          <w:sz w:val="24"/>
          <w:szCs w:val="24"/>
          <w:lang w:val="es-ES"/>
        </w:rPr>
        <w:t xml:space="preserve"> climas análogos</w:t>
      </w:r>
      <w:r w:rsidR="00226ECE" w:rsidRPr="00544EA5">
        <w:rPr>
          <w:rFonts w:ascii="Arial" w:hAnsi="Arial" w:cs="Arial"/>
          <w:sz w:val="24"/>
          <w:szCs w:val="24"/>
          <w:lang w:val="es-ES"/>
        </w:rPr>
        <w:t xml:space="preserve"> que permitan establecer futuras condiciones en la zona de estudio. Por otra parte </w:t>
      </w:r>
      <w:r w:rsidR="007C0DD3" w:rsidRPr="00544EA5">
        <w:rPr>
          <w:rFonts w:ascii="Arial" w:hAnsi="Arial" w:cs="Arial"/>
          <w:sz w:val="24"/>
          <w:szCs w:val="24"/>
          <w:lang w:val="es-ES"/>
        </w:rPr>
        <w:fldChar w:fldCharType="begin"/>
      </w:r>
      <w:r w:rsidR="00E10778">
        <w:rPr>
          <w:rFonts w:ascii="Arial" w:hAnsi="Arial" w:cs="Arial"/>
          <w:sz w:val="24"/>
          <w:szCs w:val="24"/>
          <w:lang w:val="es-ES"/>
        </w:rPr>
        <w:instrText xml:space="preserve"> ADDIN ZOTERO_ITEM CSL_CITATION {"citationID":"28p54tj9j5","properties":{"formattedCitation":"[23]","plainCitation":"[23]"},"citationItems":[{"id":345,"uris":["http://zotero.org/users/1720459/items/SF5KUU4X"],"uri":["http://zotero.org/users/1720459/items/SF5KUU4X"],"itemData":{"id":345,"type":"article-journal","title":"Urban agriculture and food security, nutrition and health","author":[{"family":"Armar-Klemesu","given":"Margaret"}]}}],"schema":"https://github.com/citation-style-language/schema/raw/master/csl-citation.json"} </w:instrText>
      </w:r>
      <w:r w:rsidR="007C0DD3" w:rsidRPr="00544EA5">
        <w:rPr>
          <w:rFonts w:ascii="Arial" w:hAnsi="Arial" w:cs="Arial"/>
          <w:sz w:val="24"/>
          <w:szCs w:val="24"/>
          <w:lang w:val="es-ES"/>
        </w:rPr>
        <w:fldChar w:fldCharType="separate"/>
      </w:r>
      <w:r w:rsidR="00E10778" w:rsidRPr="00E10778">
        <w:rPr>
          <w:rFonts w:ascii="Arial" w:hAnsi="Arial" w:cs="Arial"/>
          <w:sz w:val="24"/>
        </w:rPr>
        <w:t>[23]</w:t>
      </w:r>
      <w:r w:rsidR="007C0DD3" w:rsidRPr="00544EA5">
        <w:rPr>
          <w:rFonts w:ascii="Arial" w:hAnsi="Arial" w:cs="Arial"/>
          <w:sz w:val="24"/>
          <w:szCs w:val="24"/>
          <w:lang w:val="es-ES"/>
        </w:rPr>
        <w:fldChar w:fldCharType="end"/>
      </w:r>
      <w:r w:rsidR="007C0DD3" w:rsidRPr="00544EA5">
        <w:rPr>
          <w:rFonts w:ascii="Arial" w:hAnsi="Arial" w:cs="Arial"/>
          <w:sz w:val="24"/>
          <w:szCs w:val="24"/>
          <w:lang w:val="es-ES"/>
        </w:rPr>
        <w:t xml:space="preserve"> </w:t>
      </w:r>
      <w:r w:rsidR="00226ECE" w:rsidRPr="00544EA5">
        <w:rPr>
          <w:rFonts w:ascii="Arial" w:hAnsi="Arial" w:cs="Arial"/>
          <w:sz w:val="24"/>
          <w:szCs w:val="24"/>
          <w:lang w:val="es-ES"/>
        </w:rPr>
        <w:t xml:space="preserve">y </w:t>
      </w:r>
      <w:r w:rsidR="007C0DD3" w:rsidRPr="00544EA5">
        <w:rPr>
          <w:rFonts w:ascii="Arial" w:hAnsi="Arial" w:cs="Arial"/>
          <w:sz w:val="24"/>
          <w:szCs w:val="24"/>
          <w:lang w:val="es-ES"/>
        </w:rPr>
        <w:fldChar w:fldCharType="begin"/>
      </w:r>
      <w:r w:rsidR="00E10778">
        <w:rPr>
          <w:rFonts w:ascii="Arial" w:hAnsi="Arial" w:cs="Arial"/>
          <w:sz w:val="24"/>
          <w:szCs w:val="24"/>
          <w:lang w:val="es-ES"/>
        </w:rPr>
        <w:instrText xml:space="preserve"> ADDIN ZOTERO_ITEM CSL_CITATION {"citationID":"1s7sl79357","properties":{"formattedCitation":"[24]","plainCitation":"[24]"},"citationItems":[{"id":346,"uris":["http://zotero.org/users/1720459/items/W44V2N5T"],"uri":["http://zotero.org/users/1720459/items/W44V2N5T"],"itemData":{"id":346,"type":"article-journal","title":"The role of urban agriculture in building resilient cities in developing countries","container-title":"The Journal of Agricultural Science","page":"153–163","volume":"149","issue":"Supplement S1","source":"Cambridge Journals Online","abstract":"SUMMARYThe current paper briefly summarizes the available evidence regarding the potential of urban agriculture to respond to a number of key urban challenges and reviews the perspectives on urban agriculture applied by local and national authorities. The last section of the paper briefly presents the authors’ views on the development of urban agriculture as an integral part of sustainable city development.","DOI":"10.1017/S0021859610001279","ISSN":"1469-5146","author":[{"family":"De Zeeuw","given":"H."},{"family":"Van Veenhuizen","given":"R."},{"family":"Dubbeling","given":"M."}],"issued":{"date-parts":[["2011",2]]}}}],"schema":"https://github.com/citation-style-language/schema/raw/master/csl-citation.json"} </w:instrText>
      </w:r>
      <w:r w:rsidR="007C0DD3" w:rsidRPr="00544EA5">
        <w:rPr>
          <w:rFonts w:ascii="Arial" w:hAnsi="Arial" w:cs="Arial"/>
          <w:sz w:val="24"/>
          <w:szCs w:val="24"/>
          <w:lang w:val="es-ES"/>
        </w:rPr>
        <w:fldChar w:fldCharType="separate"/>
      </w:r>
      <w:r w:rsidR="00E10778" w:rsidRPr="00E10778">
        <w:rPr>
          <w:rFonts w:ascii="Arial" w:hAnsi="Arial" w:cs="Arial"/>
          <w:sz w:val="24"/>
        </w:rPr>
        <w:t>[24]</w:t>
      </w:r>
      <w:r w:rsidR="007C0DD3" w:rsidRPr="00544EA5">
        <w:rPr>
          <w:rFonts w:ascii="Arial" w:hAnsi="Arial" w:cs="Arial"/>
          <w:sz w:val="24"/>
          <w:szCs w:val="24"/>
          <w:lang w:val="es-ES"/>
        </w:rPr>
        <w:fldChar w:fldCharType="end"/>
      </w:r>
      <w:r w:rsidR="00226ECE" w:rsidRPr="00544EA5">
        <w:rPr>
          <w:rFonts w:ascii="Arial" w:hAnsi="Arial" w:cs="Arial"/>
          <w:sz w:val="24"/>
          <w:szCs w:val="24"/>
          <w:lang w:val="es-ES"/>
        </w:rPr>
        <w:t xml:space="preserve"> se enfocan en identificar el porcentaje de agricultura urbana en determinada zona y cómo pueden influir los microclimas en estas condiciones. Finalmente el estudio referenciado en </w:t>
      </w:r>
      <w:r w:rsidR="007C0DD3" w:rsidRPr="00544EA5">
        <w:rPr>
          <w:rFonts w:ascii="Arial" w:hAnsi="Arial" w:cs="Arial"/>
          <w:sz w:val="24"/>
          <w:szCs w:val="24"/>
          <w:lang w:val="es-ES"/>
        </w:rPr>
        <w:fldChar w:fldCharType="begin"/>
      </w:r>
      <w:r w:rsidR="00E10778">
        <w:rPr>
          <w:rFonts w:ascii="Arial" w:hAnsi="Arial" w:cs="Arial"/>
          <w:sz w:val="24"/>
          <w:szCs w:val="24"/>
          <w:lang w:val="es-ES"/>
        </w:rPr>
        <w:instrText xml:space="preserve"> ADDIN ZOTERO_ITEM CSL_CITATION {"citationID":"2dtbk8fnmo","properties":{"formattedCitation":"[25]","plainCitation":"[25]"},"citationItems":[{"id":327,"uris":["http://zotero.org/users/1720459/items/TJV9K2D8"],"uri":["http://zotero.org/users/1720459/items/TJV9K2D8"],"itemData":{"id":327,"type":"article-journal","title":"Food, fibre and forest products","container-title":"Current","page":"273--313","author":[{"family":"P K Aggarwal","given":"P. Batima"}],"issued":{"date-parts":[["2007"]]}}}],"schema":"https://github.com/citation-style-language/schema/raw/master/csl-citation.json"} </w:instrText>
      </w:r>
      <w:r w:rsidR="007C0DD3" w:rsidRPr="00544EA5">
        <w:rPr>
          <w:rFonts w:ascii="Arial" w:hAnsi="Arial" w:cs="Arial"/>
          <w:sz w:val="24"/>
          <w:szCs w:val="24"/>
          <w:lang w:val="es-ES"/>
        </w:rPr>
        <w:fldChar w:fldCharType="separate"/>
      </w:r>
      <w:r w:rsidR="00E10778" w:rsidRPr="00E10778">
        <w:rPr>
          <w:rFonts w:ascii="Arial" w:hAnsi="Arial" w:cs="Arial"/>
          <w:sz w:val="24"/>
        </w:rPr>
        <w:t>[25]</w:t>
      </w:r>
      <w:r w:rsidR="007C0DD3" w:rsidRPr="00544EA5">
        <w:rPr>
          <w:rFonts w:ascii="Arial" w:hAnsi="Arial" w:cs="Arial"/>
          <w:sz w:val="24"/>
          <w:szCs w:val="24"/>
          <w:lang w:val="es-ES"/>
        </w:rPr>
        <w:fldChar w:fldCharType="end"/>
      </w:r>
      <w:r w:rsidR="00226ECE" w:rsidRPr="00544EA5">
        <w:rPr>
          <w:rFonts w:ascii="Arial" w:hAnsi="Arial" w:cs="Arial"/>
          <w:sz w:val="24"/>
          <w:szCs w:val="24"/>
          <w:lang w:val="es-ES"/>
        </w:rPr>
        <w:t>, utiliza modelos de simulación para establecer recomendaciones sobre adaptación de prácticas de manejo de cultivo.</w:t>
      </w:r>
    </w:p>
    <w:p w14:paraId="2DAF3A47" w14:textId="3095A747" w:rsidR="006A663B" w:rsidRDefault="0090285A" w:rsidP="00544EA5">
      <w:pPr>
        <w:jc w:val="both"/>
        <w:rPr>
          <w:rFonts w:ascii="Arial" w:hAnsi="Arial" w:cs="Arial"/>
          <w:lang w:eastAsia="es-CO"/>
        </w:rPr>
      </w:pPr>
      <w:r w:rsidRPr="00544EA5">
        <w:rPr>
          <w:rFonts w:ascii="Arial" w:hAnsi="Arial" w:cs="Arial"/>
          <w:sz w:val="24"/>
          <w:szCs w:val="24"/>
          <w:lang w:val="es-ES"/>
        </w:rPr>
        <w:t>Dado lo anterior, esta propuesta plantea</w:t>
      </w:r>
      <w:r w:rsidR="00B549BF" w:rsidRPr="00544EA5">
        <w:rPr>
          <w:rFonts w:ascii="Arial" w:hAnsi="Arial" w:cs="Arial"/>
          <w:sz w:val="24"/>
          <w:szCs w:val="24"/>
          <w:lang w:val="es-ES"/>
        </w:rPr>
        <w:t xml:space="preserve"> ofrecer una herramienta que </w:t>
      </w:r>
      <w:r w:rsidRPr="00544EA5">
        <w:rPr>
          <w:rFonts w:ascii="Arial" w:hAnsi="Arial" w:cs="Arial"/>
          <w:sz w:val="24"/>
          <w:szCs w:val="24"/>
          <w:lang w:val="es-ES"/>
        </w:rPr>
        <w:t>con base en</w:t>
      </w:r>
      <w:r w:rsidR="00B549BF" w:rsidRPr="00544EA5">
        <w:rPr>
          <w:rFonts w:ascii="Arial" w:hAnsi="Arial" w:cs="Arial"/>
          <w:sz w:val="24"/>
          <w:szCs w:val="24"/>
          <w:lang w:val="es-ES"/>
        </w:rPr>
        <w:t xml:space="preserve"> las condiciones climáticas e</w:t>
      </w:r>
      <w:r w:rsidRPr="00544EA5">
        <w:rPr>
          <w:rFonts w:ascii="Arial" w:hAnsi="Arial" w:cs="Arial"/>
          <w:sz w:val="24"/>
          <w:szCs w:val="24"/>
          <w:lang w:val="es-ES"/>
        </w:rPr>
        <w:t>n las que tradicionalmente se</w:t>
      </w:r>
      <w:r w:rsidR="00B549BF" w:rsidRPr="00544EA5">
        <w:rPr>
          <w:rFonts w:ascii="Arial" w:hAnsi="Arial" w:cs="Arial"/>
          <w:sz w:val="24"/>
          <w:szCs w:val="24"/>
          <w:lang w:val="es-ES"/>
        </w:rPr>
        <w:t xml:space="preserve"> cultiva un producto agrícola</w:t>
      </w:r>
      <w:r w:rsidRPr="00544EA5">
        <w:rPr>
          <w:rFonts w:ascii="Arial" w:hAnsi="Arial" w:cs="Arial"/>
          <w:sz w:val="24"/>
          <w:szCs w:val="24"/>
          <w:lang w:val="es-ES"/>
        </w:rPr>
        <w:t>, además de otra información socioeconómica, pueda determinar en qué</w:t>
      </w:r>
      <w:r w:rsidR="00B549BF" w:rsidRPr="00544EA5">
        <w:rPr>
          <w:rFonts w:ascii="Arial" w:hAnsi="Arial" w:cs="Arial"/>
          <w:sz w:val="24"/>
          <w:szCs w:val="24"/>
          <w:lang w:val="es-ES"/>
        </w:rPr>
        <w:t xml:space="preserve"> zonas</w:t>
      </w:r>
      <w:r w:rsidRPr="00544EA5">
        <w:rPr>
          <w:rFonts w:ascii="Arial" w:hAnsi="Arial" w:cs="Arial"/>
          <w:sz w:val="24"/>
          <w:szCs w:val="24"/>
          <w:lang w:val="es-ES"/>
        </w:rPr>
        <w:t xml:space="preserve"> es </w:t>
      </w:r>
      <w:r w:rsidR="005B53E5" w:rsidRPr="00544EA5">
        <w:rPr>
          <w:rFonts w:ascii="Arial" w:hAnsi="Arial" w:cs="Arial"/>
          <w:sz w:val="24"/>
          <w:szCs w:val="24"/>
          <w:lang w:val="es-ES"/>
        </w:rPr>
        <w:t>recomendable cultivar dicho producto;</w:t>
      </w:r>
      <w:r w:rsidR="00B549BF" w:rsidRPr="00544EA5">
        <w:rPr>
          <w:rFonts w:ascii="Arial" w:hAnsi="Arial" w:cs="Arial"/>
          <w:sz w:val="24"/>
          <w:szCs w:val="24"/>
          <w:lang w:val="es-ES"/>
        </w:rPr>
        <w:t xml:space="preserve"> o si en la </w:t>
      </w:r>
      <w:r w:rsidR="005B53E5" w:rsidRPr="00544EA5">
        <w:rPr>
          <w:rFonts w:ascii="Arial" w:hAnsi="Arial" w:cs="Arial"/>
          <w:sz w:val="24"/>
          <w:szCs w:val="24"/>
          <w:lang w:val="es-ES"/>
        </w:rPr>
        <w:t xml:space="preserve">misma </w:t>
      </w:r>
      <w:r w:rsidR="00B549BF" w:rsidRPr="00544EA5">
        <w:rPr>
          <w:rFonts w:ascii="Arial" w:hAnsi="Arial" w:cs="Arial"/>
          <w:sz w:val="24"/>
          <w:szCs w:val="24"/>
          <w:lang w:val="es-ES"/>
        </w:rPr>
        <w:t xml:space="preserve">zona en la que se encuentra el agricultor es recomendable </w:t>
      </w:r>
      <w:r w:rsidR="005B53E5" w:rsidRPr="00544EA5">
        <w:rPr>
          <w:rFonts w:ascii="Arial" w:hAnsi="Arial" w:cs="Arial"/>
          <w:sz w:val="24"/>
          <w:szCs w:val="24"/>
          <w:lang w:val="es-ES"/>
        </w:rPr>
        <w:t xml:space="preserve">el cultivo de </w:t>
      </w:r>
      <w:r w:rsidR="00B549BF" w:rsidRPr="00544EA5">
        <w:rPr>
          <w:rFonts w:ascii="Arial" w:hAnsi="Arial" w:cs="Arial"/>
          <w:sz w:val="24"/>
          <w:szCs w:val="24"/>
          <w:lang w:val="es-ES"/>
        </w:rPr>
        <w:t xml:space="preserve">otro producto. </w:t>
      </w:r>
      <w:r w:rsidR="005B53E5" w:rsidRPr="00544EA5">
        <w:rPr>
          <w:rFonts w:ascii="Arial" w:hAnsi="Arial" w:cs="Arial"/>
          <w:sz w:val="24"/>
          <w:szCs w:val="24"/>
          <w:lang w:val="es-ES"/>
        </w:rPr>
        <w:t xml:space="preserve">Un ejemplo </w:t>
      </w:r>
      <w:r w:rsidR="008D3352" w:rsidRPr="00544EA5">
        <w:rPr>
          <w:rFonts w:ascii="Arial" w:hAnsi="Arial" w:cs="Arial"/>
          <w:sz w:val="24"/>
          <w:szCs w:val="24"/>
          <w:lang w:val="es-ES"/>
        </w:rPr>
        <w:t xml:space="preserve">de lo anterior se refleja en la siembra de papaya en la meseta de Popayán, en años anteriores el cultivo de este producto no se consideraba viable por las condiciones agroclimáticas de la zona, sin embargo actualmente </w:t>
      </w:r>
      <w:r w:rsidR="00B549BF" w:rsidRPr="00544EA5">
        <w:rPr>
          <w:rFonts w:ascii="Arial" w:hAnsi="Arial" w:cs="Arial"/>
          <w:sz w:val="24"/>
          <w:szCs w:val="24"/>
          <w:lang w:val="es-ES"/>
        </w:rPr>
        <w:t xml:space="preserve">ya se </w:t>
      </w:r>
      <w:r w:rsidR="008D3352" w:rsidRPr="00544EA5">
        <w:rPr>
          <w:rFonts w:ascii="Arial" w:hAnsi="Arial" w:cs="Arial"/>
          <w:sz w:val="24"/>
          <w:szCs w:val="24"/>
          <w:lang w:val="es-ES"/>
        </w:rPr>
        <w:t>comienzan</w:t>
      </w:r>
      <w:r w:rsidR="00B549BF" w:rsidRPr="00544EA5">
        <w:rPr>
          <w:rFonts w:ascii="Arial" w:hAnsi="Arial" w:cs="Arial"/>
          <w:sz w:val="24"/>
          <w:szCs w:val="24"/>
          <w:lang w:val="es-ES"/>
        </w:rPr>
        <w:t xml:space="preserve"> a ver cultivos de este tipo</w:t>
      </w:r>
      <w:r w:rsidR="008D3352" w:rsidRPr="00544EA5">
        <w:rPr>
          <w:rFonts w:ascii="Arial" w:hAnsi="Arial" w:cs="Arial"/>
          <w:sz w:val="24"/>
          <w:szCs w:val="24"/>
          <w:lang w:val="es-ES"/>
        </w:rPr>
        <w:t xml:space="preserve"> aprovech</w:t>
      </w:r>
      <w:bookmarkStart w:id="0" w:name="_GoBack"/>
      <w:bookmarkEnd w:id="0"/>
      <w:r w:rsidR="008D3352" w:rsidRPr="00544EA5">
        <w:rPr>
          <w:rFonts w:ascii="Arial" w:hAnsi="Arial" w:cs="Arial"/>
          <w:sz w:val="24"/>
          <w:szCs w:val="24"/>
          <w:lang w:val="es-ES"/>
        </w:rPr>
        <w:t>ando las nuevas condiciones que se establecen a partir de</w:t>
      </w:r>
      <w:r w:rsidR="00493327" w:rsidRPr="00544EA5">
        <w:rPr>
          <w:rFonts w:ascii="Arial" w:hAnsi="Arial" w:cs="Arial"/>
          <w:sz w:val="24"/>
          <w:szCs w:val="24"/>
          <w:lang w:val="es-ES"/>
        </w:rPr>
        <w:t xml:space="preserve"> </w:t>
      </w:r>
      <w:r w:rsidR="008D3352" w:rsidRPr="00544EA5">
        <w:rPr>
          <w:rFonts w:ascii="Arial" w:hAnsi="Arial" w:cs="Arial"/>
          <w:sz w:val="24"/>
          <w:szCs w:val="24"/>
          <w:lang w:val="es-ES"/>
        </w:rPr>
        <w:t>l</w:t>
      </w:r>
      <w:r w:rsidR="00493327" w:rsidRPr="00544EA5">
        <w:rPr>
          <w:rFonts w:ascii="Arial" w:hAnsi="Arial" w:cs="Arial"/>
          <w:sz w:val="24"/>
          <w:szCs w:val="24"/>
          <w:lang w:val="es-ES"/>
        </w:rPr>
        <w:t>a</w:t>
      </w:r>
      <w:r w:rsidR="008D3352" w:rsidRPr="00544EA5">
        <w:rPr>
          <w:rFonts w:ascii="Arial" w:hAnsi="Arial" w:cs="Arial"/>
          <w:sz w:val="24"/>
          <w:szCs w:val="24"/>
          <w:lang w:val="es-ES"/>
        </w:rPr>
        <w:t xml:space="preserve"> </w:t>
      </w:r>
      <w:r w:rsidR="00FA039F" w:rsidRPr="00544EA5">
        <w:rPr>
          <w:rFonts w:ascii="Arial" w:hAnsi="Arial" w:cs="Arial"/>
          <w:sz w:val="24"/>
          <w:szCs w:val="24"/>
          <w:lang w:val="es-ES"/>
        </w:rPr>
        <w:t>variabilidad</w:t>
      </w:r>
      <w:r w:rsidR="00731754" w:rsidRPr="00544EA5">
        <w:rPr>
          <w:rFonts w:ascii="Arial" w:hAnsi="Arial" w:cs="Arial"/>
          <w:sz w:val="24"/>
          <w:szCs w:val="24"/>
          <w:lang w:val="es-ES"/>
        </w:rPr>
        <w:t xml:space="preserve"> climática</w:t>
      </w:r>
      <w:r w:rsidR="00B549BF" w:rsidRPr="00544EA5">
        <w:rPr>
          <w:rFonts w:ascii="Arial" w:hAnsi="Arial" w:cs="Arial"/>
          <w:sz w:val="24"/>
          <w:szCs w:val="24"/>
          <w:lang w:val="es-ES"/>
        </w:rPr>
        <w:t>.</w:t>
      </w:r>
    </w:p>
    <w:p w14:paraId="1D2F8DAE" w14:textId="77777777" w:rsidR="00580D2E" w:rsidRDefault="00580D2E" w:rsidP="00544EA5">
      <w:pPr>
        <w:pStyle w:val="Sinespaciado"/>
        <w:jc w:val="both"/>
      </w:pPr>
    </w:p>
    <w:p w14:paraId="445B126B" w14:textId="77777777" w:rsidR="00112C0D" w:rsidRPr="003D043D" w:rsidRDefault="003D043D" w:rsidP="00E42EC7">
      <w:pPr>
        <w:pStyle w:val="Prrafodelista"/>
        <w:numPr>
          <w:ilvl w:val="0"/>
          <w:numId w:val="5"/>
        </w:numPr>
        <w:jc w:val="both"/>
        <w:rPr>
          <w:rFonts w:ascii="Arial" w:hAnsi="Arial" w:cs="Arial"/>
          <w:b/>
          <w:sz w:val="24"/>
          <w:szCs w:val="24"/>
        </w:rPr>
      </w:pPr>
      <w:r w:rsidRPr="003D043D">
        <w:rPr>
          <w:rFonts w:ascii="Arial" w:hAnsi="Arial" w:cs="Arial"/>
          <w:b/>
          <w:sz w:val="24"/>
          <w:szCs w:val="24"/>
        </w:rPr>
        <w:t>Referencias</w:t>
      </w:r>
    </w:p>
    <w:p w14:paraId="2EB19CA6" w14:textId="77777777" w:rsidR="00E10778" w:rsidRPr="00E10778" w:rsidRDefault="003D043D" w:rsidP="00E10778">
      <w:pPr>
        <w:pStyle w:val="Bibliografa"/>
        <w:rPr>
          <w:rFonts w:ascii="Calibri" w:hAnsi="Calibri"/>
          <w:lang w:val="en-US"/>
        </w:rPr>
      </w:pPr>
      <w:r>
        <w:rPr>
          <w:b/>
        </w:rPr>
        <w:fldChar w:fldCharType="begin"/>
      </w:r>
      <w:r w:rsidR="00E10778">
        <w:rPr>
          <w:b/>
          <w:lang w:val="en-US"/>
        </w:rPr>
        <w:instrText xml:space="preserve"> ADDIN ZOTERO_BIBL {"custom":[]} CSL_BIBLIOGRAPHY </w:instrText>
      </w:r>
      <w:r>
        <w:rPr>
          <w:b/>
        </w:rPr>
        <w:fldChar w:fldCharType="separate"/>
      </w:r>
      <w:r w:rsidR="00E10778" w:rsidRPr="00E10778">
        <w:rPr>
          <w:rFonts w:ascii="Calibri" w:hAnsi="Calibri"/>
          <w:lang w:val="en-US"/>
        </w:rPr>
        <w:t>[1]</w:t>
      </w:r>
      <w:r w:rsidR="00E10778" w:rsidRPr="00E10778">
        <w:rPr>
          <w:rFonts w:ascii="Calibri" w:hAnsi="Calibri"/>
          <w:lang w:val="en-US"/>
        </w:rPr>
        <w:tab/>
        <w:t xml:space="preserve">T. J. Crowley y G. R. North, «Abrupt climate change and extinction events in Earth history», </w:t>
      </w:r>
      <w:r w:rsidR="00E10778" w:rsidRPr="00E10778">
        <w:rPr>
          <w:rFonts w:ascii="Calibri" w:hAnsi="Calibri"/>
          <w:i/>
          <w:iCs/>
          <w:lang w:val="en-US"/>
        </w:rPr>
        <w:t>Science</w:t>
      </w:r>
      <w:r w:rsidR="00E10778" w:rsidRPr="00E10778">
        <w:rPr>
          <w:rFonts w:ascii="Calibri" w:hAnsi="Calibri"/>
          <w:lang w:val="en-US"/>
        </w:rPr>
        <w:t>, vol. 240, n.</w:t>
      </w:r>
      <w:r w:rsidR="00E10778" w:rsidRPr="00E10778">
        <w:rPr>
          <w:rFonts w:ascii="Calibri" w:hAnsi="Calibri"/>
          <w:vertAlign w:val="superscript"/>
          <w:lang w:val="en-US"/>
        </w:rPr>
        <w:t>o</w:t>
      </w:r>
      <w:r w:rsidR="00E10778" w:rsidRPr="00E10778">
        <w:rPr>
          <w:rFonts w:ascii="Calibri" w:hAnsi="Calibri"/>
          <w:lang w:val="en-US"/>
        </w:rPr>
        <w:t xml:space="preserve"> 4855, pp. 996-1002, may 1988.</w:t>
      </w:r>
    </w:p>
    <w:p w14:paraId="6ED352E2" w14:textId="77777777" w:rsidR="00E10778" w:rsidRPr="00E10778" w:rsidRDefault="00E10778" w:rsidP="00E10778">
      <w:pPr>
        <w:pStyle w:val="Bibliografa"/>
        <w:rPr>
          <w:rFonts w:ascii="Calibri" w:hAnsi="Calibri"/>
          <w:lang w:val="en-US"/>
        </w:rPr>
      </w:pPr>
      <w:r w:rsidRPr="00E10778">
        <w:rPr>
          <w:rFonts w:ascii="Calibri" w:hAnsi="Calibri"/>
          <w:lang w:val="en-US"/>
        </w:rPr>
        <w:t>[2]</w:t>
      </w:r>
      <w:r w:rsidRPr="00E10778">
        <w:rPr>
          <w:rFonts w:ascii="Calibri" w:hAnsi="Calibri"/>
          <w:lang w:val="en-US"/>
        </w:rPr>
        <w:tab/>
        <w:t xml:space="preserve">N. Oreskes, «Beyond the ivory tower. The scientific consensus on climate change», </w:t>
      </w:r>
      <w:r w:rsidRPr="00E10778">
        <w:rPr>
          <w:rFonts w:ascii="Calibri" w:hAnsi="Calibri"/>
          <w:i/>
          <w:iCs/>
          <w:lang w:val="en-US"/>
        </w:rPr>
        <w:t>Science</w:t>
      </w:r>
      <w:r w:rsidRPr="00E10778">
        <w:rPr>
          <w:rFonts w:ascii="Calibri" w:hAnsi="Calibri"/>
          <w:lang w:val="en-US"/>
        </w:rPr>
        <w:t>, vol. 306, n.</w:t>
      </w:r>
      <w:r w:rsidRPr="00E10778">
        <w:rPr>
          <w:rFonts w:ascii="Calibri" w:hAnsi="Calibri"/>
          <w:vertAlign w:val="superscript"/>
          <w:lang w:val="en-US"/>
        </w:rPr>
        <w:t>o</w:t>
      </w:r>
      <w:r w:rsidRPr="00E10778">
        <w:rPr>
          <w:rFonts w:ascii="Calibri" w:hAnsi="Calibri"/>
          <w:lang w:val="en-US"/>
        </w:rPr>
        <w:t xml:space="preserve"> 5702, p. 1686, dic. 2004.</w:t>
      </w:r>
    </w:p>
    <w:p w14:paraId="3C1FAC5A" w14:textId="77777777" w:rsidR="00E10778" w:rsidRPr="00E10778" w:rsidRDefault="00E10778" w:rsidP="00E10778">
      <w:pPr>
        <w:pStyle w:val="Bibliografa"/>
        <w:rPr>
          <w:rFonts w:ascii="Calibri" w:hAnsi="Calibri"/>
          <w:lang w:val="en-US"/>
        </w:rPr>
      </w:pPr>
      <w:r w:rsidRPr="00E10778">
        <w:rPr>
          <w:rFonts w:ascii="Calibri" w:hAnsi="Calibri"/>
          <w:lang w:val="en-US"/>
        </w:rPr>
        <w:t>[3]</w:t>
      </w:r>
      <w:r w:rsidRPr="00E10778">
        <w:rPr>
          <w:rFonts w:ascii="Calibri" w:hAnsi="Calibri"/>
          <w:lang w:val="en-US"/>
        </w:rPr>
        <w:tab/>
        <w:t xml:space="preserve">ONU, «Framework Convention on Climate Change», </w:t>
      </w:r>
      <w:r w:rsidRPr="00E10778">
        <w:rPr>
          <w:rFonts w:ascii="Calibri" w:hAnsi="Calibri"/>
          <w:i/>
          <w:iCs/>
          <w:lang w:val="en-US"/>
        </w:rPr>
        <w:t>Framework Convention on Climate Change</w:t>
      </w:r>
      <w:r w:rsidRPr="00E10778">
        <w:rPr>
          <w:rFonts w:ascii="Calibri" w:hAnsi="Calibri"/>
          <w:lang w:val="en-US"/>
        </w:rPr>
        <w:t>, 2014. .</w:t>
      </w:r>
    </w:p>
    <w:p w14:paraId="2623C31A" w14:textId="77777777" w:rsidR="00E10778" w:rsidRPr="00E10778" w:rsidRDefault="00E10778" w:rsidP="00E10778">
      <w:pPr>
        <w:pStyle w:val="Bibliografa"/>
        <w:rPr>
          <w:rFonts w:ascii="Calibri" w:hAnsi="Calibri"/>
          <w:lang w:val="en-US"/>
        </w:rPr>
      </w:pPr>
      <w:r w:rsidRPr="00E10778">
        <w:rPr>
          <w:rFonts w:ascii="Calibri" w:hAnsi="Calibri"/>
        </w:rPr>
        <w:lastRenderedPageBreak/>
        <w:t>[4]</w:t>
      </w:r>
      <w:r w:rsidRPr="00E10778">
        <w:rPr>
          <w:rFonts w:ascii="Calibri" w:hAnsi="Calibri"/>
        </w:rPr>
        <w:tab/>
        <w:t xml:space="preserve">FAO, «Adaptación de la agricultura al cambio climático». </w:t>
      </w:r>
      <w:r w:rsidRPr="00E10778">
        <w:rPr>
          <w:rFonts w:ascii="Calibri" w:hAnsi="Calibri"/>
          <w:lang w:val="en-US"/>
        </w:rPr>
        <w:t>2002.</w:t>
      </w:r>
    </w:p>
    <w:p w14:paraId="45007E15" w14:textId="77777777" w:rsidR="00E10778" w:rsidRPr="00E10778" w:rsidRDefault="00E10778" w:rsidP="00E10778">
      <w:pPr>
        <w:pStyle w:val="Bibliografa"/>
        <w:rPr>
          <w:rFonts w:ascii="Calibri" w:hAnsi="Calibri"/>
          <w:lang w:val="en-US"/>
        </w:rPr>
      </w:pPr>
      <w:r w:rsidRPr="00E10778">
        <w:rPr>
          <w:rFonts w:ascii="Calibri" w:hAnsi="Calibri"/>
          <w:lang w:val="en-US"/>
        </w:rPr>
        <w:t>[5]</w:t>
      </w:r>
      <w:r w:rsidRPr="00E10778">
        <w:rPr>
          <w:rFonts w:ascii="Calibri" w:hAnsi="Calibri"/>
          <w:lang w:val="en-US"/>
        </w:rPr>
        <w:tab/>
        <w:t xml:space="preserve">S. Solomon, </w:t>
      </w:r>
      <w:r w:rsidRPr="00E10778">
        <w:rPr>
          <w:rFonts w:ascii="Calibri" w:hAnsi="Calibri"/>
          <w:i/>
          <w:iCs/>
          <w:lang w:val="en-US"/>
        </w:rPr>
        <w:t>Climate Change 2007 - The Physical Science Basis: Working Group I Contribution to the Fourth Assessment Report of the IPCC</w:t>
      </w:r>
      <w:r w:rsidRPr="00E10778">
        <w:rPr>
          <w:rFonts w:ascii="Calibri" w:hAnsi="Calibri"/>
          <w:lang w:val="en-US"/>
        </w:rPr>
        <w:t xml:space="preserve">. </w:t>
      </w:r>
      <w:proofErr w:type="gramStart"/>
      <w:r w:rsidRPr="00E10778">
        <w:rPr>
          <w:rFonts w:ascii="Calibri" w:hAnsi="Calibri"/>
          <w:lang w:val="en-US"/>
        </w:rPr>
        <w:t>Cambridge University Press, 2007.</w:t>
      </w:r>
      <w:proofErr w:type="gramEnd"/>
    </w:p>
    <w:p w14:paraId="3EF1C9F7" w14:textId="77777777" w:rsidR="00E10778" w:rsidRPr="00E10778" w:rsidRDefault="00E10778" w:rsidP="00E10778">
      <w:pPr>
        <w:pStyle w:val="Bibliografa"/>
        <w:rPr>
          <w:rFonts w:ascii="Calibri" w:hAnsi="Calibri"/>
          <w:lang w:val="en-US"/>
        </w:rPr>
      </w:pPr>
      <w:r w:rsidRPr="00E10778">
        <w:rPr>
          <w:rFonts w:ascii="Calibri" w:hAnsi="Calibri"/>
          <w:lang w:val="en-US"/>
        </w:rPr>
        <w:t>[6]</w:t>
      </w:r>
      <w:r w:rsidRPr="00E10778">
        <w:rPr>
          <w:rFonts w:ascii="Calibri" w:hAnsi="Calibri"/>
          <w:lang w:val="en-US"/>
        </w:rPr>
        <w:tab/>
        <w:t xml:space="preserve">J. W. Jones, G. Hoogenboom, C. H. Porter, K. J. Boote, W. D. Batchelor, L. A. Hunt, P. W. Wilkens, U. Singh, A. J. Gijsman, y J. T. Ritchie, «The DSSAT cropping system model», </w:t>
      </w:r>
      <w:r w:rsidRPr="00E10778">
        <w:rPr>
          <w:rFonts w:ascii="Calibri" w:hAnsi="Calibri"/>
          <w:i/>
          <w:iCs/>
          <w:lang w:val="en-US"/>
        </w:rPr>
        <w:t>Eur. J. Agron.</w:t>
      </w:r>
      <w:r w:rsidRPr="00E10778">
        <w:rPr>
          <w:rFonts w:ascii="Calibri" w:hAnsi="Calibri"/>
          <w:lang w:val="en-US"/>
        </w:rPr>
        <w:t>, vol. 18, n.</w:t>
      </w:r>
      <w:r w:rsidRPr="00E10778">
        <w:rPr>
          <w:rFonts w:ascii="Calibri" w:hAnsi="Calibri"/>
          <w:vertAlign w:val="superscript"/>
          <w:lang w:val="en-US"/>
        </w:rPr>
        <w:t>o</w:t>
      </w:r>
      <w:r w:rsidRPr="00E10778">
        <w:rPr>
          <w:rFonts w:ascii="Calibri" w:hAnsi="Calibri"/>
          <w:lang w:val="en-US"/>
        </w:rPr>
        <w:t xml:space="preserve"> 3, pp. 235-265, ene. 2003.</w:t>
      </w:r>
    </w:p>
    <w:p w14:paraId="5CDDD681" w14:textId="77777777" w:rsidR="00E10778" w:rsidRPr="00E10778" w:rsidRDefault="00E10778" w:rsidP="00E10778">
      <w:pPr>
        <w:pStyle w:val="Bibliografa"/>
        <w:rPr>
          <w:rFonts w:ascii="Calibri" w:hAnsi="Calibri"/>
          <w:lang w:val="en-US"/>
        </w:rPr>
      </w:pPr>
      <w:r w:rsidRPr="00E10778">
        <w:rPr>
          <w:rFonts w:ascii="Calibri" w:hAnsi="Calibri"/>
          <w:lang w:val="en-US"/>
        </w:rPr>
        <w:t>[7]</w:t>
      </w:r>
      <w:r w:rsidRPr="00E10778">
        <w:rPr>
          <w:rFonts w:ascii="Calibri" w:hAnsi="Calibri"/>
          <w:lang w:val="en-US"/>
        </w:rPr>
        <w:tab/>
        <w:t xml:space="preserve">A. P. Engelbrecht, </w:t>
      </w:r>
      <w:r w:rsidRPr="00E10778">
        <w:rPr>
          <w:rFonts w:ascii="Calibri" w:hAnsi="Calibri"/>
          <w:i/>
          <w:iCs/>
          <w:lang w:val="en-US"/>
        </w:rPr>
        <w:t>Computational Intelligence: An Introduction</w:t>
      </w:r>
      <w:r w:rsidRPr="00E10778">
        <w:rPr>
          <w:rFonts w:ascii="Calibri" w:hAnsi="Calibri"/>
          <w:lang w:val="en-US"/>
        </w:rPr>
        <w:t xml:space="preserve">. </w:t>
      </w:r>
      <w:proofErr w:type="gramStart"/>
      <w:r w:rsidRPr="00E10778">
        <w:rPr>
          <w:rFonts w:ascii="Calibri" w:hAnsi="Calibri"/>
          <w:lang w:val="en-US"/>
        </w:rPr>
        <w:t>Wiley, 2007.</w:t>
      </w:r>
      <w:proofErr w:type="gramEnd"/>
    </w:p>
    <w:p w14:paraId="457B0188" w14:textId="77777777" w:rsidR="00E10778" w:rsidRPr="00E10778" w:rsidRDefault="00E10778" w:rsidP="00E10778">
      <w:pPr>
        <w:pStyle w:val="Bibliografa"/>
        <w:rPr>
          <w:rFonts w:ascii="Calibri" w:hAnsi="Calibri"/>
          <w:lang w:val="en-US"/>
        </w:rPr>
      </w:pPr>
      <w:r w:rsidRPr="00E10778">
        <w:rPr>
          <w:rFonts w:ascii="Calibri" w:hAnsi="Calibri"/>
          <w:lang w:val="en-US"/>
        </w:rPr>
        <w:t>[8]</w:t>
      </w:r>
      <w:r w:rsidRPr="00E10778">
        <w:rPr>
          <w:rFonts w:ascii="Calibri" w:hAnsi="Calibri"/>
          <w:lang w:val="en-US"/>
        </w:rPr>
        <w:tab/>
        <w:t xml:space="preserve">A. P. Engelbrecht, </w:t>
      </w:r>
      <w:r w:rsidRPr="00E10778">
        <w:rPr>
          <w:rFonts w:ascii="Calibri" w:hAnsi="Calibri"/>
          <w:i/>
          <w:iCs/>
          <w:lang w:val="en-US"/>
        </w:rPr>
        <w:t>Fundamentals of Computational Swarm Intelligence</w:t>
      </w:r>
      <w:r w:rsidRPr="00E10778">
        <w:rPr>
          <w:rFonts w:ascii="Calibri" w:hAnsi="Calibri"/>
          <w:lang w:val="en-US"/>
        </w:rPr>
        <w:t xml:space="preserve">. </w:t>
      </w:r>
      <w:proofErr w:type="gramStart"/>
      <w:r w:rsidRPr="00E10778">
        <w:rPr>
          <w:rFonts w:ascii="Calibri" w:hAnsi="Calibri"/>
          <w:lang w:val="en-US"/>
        </w:rPr>
        <w:t>Wiley, 2005.</w:t>
      </w:r>
      <w:proofErr w:type="gramEnd"/>
    </w:p>
    <w:p w14:paraId="1AF6A31D" w14:textId="77777777" w:rsidR="00E10778" w:rsidRPr="00E10778" w:rsidRDefault="00E10778" w:rsidP="00E10778">
      <w:pPr>
        <w:pStyle w:val="Bibliografa"/>
        <w:rPr>
          <w:rFonts w:ascii="Calibri" w:hAnsi="Calibri"/>
          <w:lang w:val="en-US"/>
        </w:rPr>
      </w:pPr>
      <w:r w:rsidRPr="00E10778">
        <w:rPr>
          <w:rFonts w:ascii="Calibri" w:hAnsi="Calibri"/>
          <w:lang w:val="en-US"/>
        </w:rPr>
        <w:t>[9]</w:t>
      </w:r>
      <w:r w:rsidRPr="00E10778">
        <w:rPr>
          <w:rFonts w:ascii="Calibri" w:hAnsi="Calibri"/>
          <w:lang w:val="en-US"/>
        </w:rPr>
        <w:tab/>
        <w:t xml:space="preserve">A. Afshar, H. Kazemi, y M. Saadatpour, «Particle Swarm Optimization for Automatic Calibration of Large Scale Water Quality Model (CE-QUAL-W2): Application to Karkheh Reservoir, Iran», </w:t>
      </w:r>
      <w:r w:rsidRPr="00E10778">
        <w:rPr>
          <w:rFonts w:ascii="Calibri" w:hAnsi="Calibri"/>
          <w:i/>
          <w:iCs/>
          <w:lang w:val="en-US"/>
        </w:rPr>
        <w:t xml:space="preserve">Water Resour. </w:t>
      </w:r>
      <w:proofErr w:type="gramStart"/>
      <w:r w:rsidRPr="00E10778">
        <w:rPr>
          <w:rFonts w:ascii="Calibri" w:hAnsi="Calibri"/>
          <w:i/>
          <w:iCs/>
          <w:lang w:val="en-US"/>
        </w:rPr>
        <w:t>Manag.</w:t>
      </w:r>
      <w:r w:rsidRPr="00E10778">
        <w:rPr>
          <w:rFonts w:ascii="Calibri" w:hAnsi="Calibri"/>
          <w:lang w:val="en-US"/>
        </w:rPr>
        <w:t>,</w:t>
      </w:r>
      <w:proofErr w:type="gramEnd"/>
      <w:r w:rsidRPr="00E10778">
        <w:rPr>
          <w:rFonts w:ascii="Calibri" w:hAnsi="Calibri"/>
          <w:lang w:val="en-US"/>
        </w:rPr>
        <w:t xml:space="preserve"> vol. 25, n.</w:t>
      </w:r>
      <w:r w:rsidRPr="00E10778">
        <w:rPr>
          <w:rFonts w:ascii="Calibri" w:hAnsi="Calibri"/>
          <w:vertAlign w:val="superscript"/>
          <w:lang w:val="en-US"/>
        </w:rPr>
        <w:t>o</w:t>
      </w:r>
      <w:r w:rsidRPr="00E10778">
        <w:rPr>
          <w:rFonts w:ascii="Calibri" w:hAnsi="Calibri"/>
          <w:lang w:val="en-US"/>
        </w:rPr>
        <w:t xml:space="preserve"> 10, pp. 2613-2632, ago. 2011.</w:t>
      </w:r>
    </w:p>
    <w:p w14:paraId="02DC47CF" w14:textId="77777777" w:rsidR="00E10778" w:rsidRPr="00E10778" w:rsidRDefault="00E10778" w:rsidP="00E10778">
      <w:pPr>
        <w:pStyle w:val="Bibliografa"/>
        <w:rPr>
          <w:rFonts w:ascii="Calibri" w:hAnsi="Calibri"/>
          <w:lang w:val="en-US"/>
        </w:rPr>
      </w:pPr>
      <w:r w:rsidRPr="00E10778">
        <w:rPr>
          <w:rFonts w:ascii="Calibri" w:hAnsi="Calibri"/>
          <w:lang w:val="en-US"/>
        </w:rPr>
        <w:t>[10]</w:t>
      </w:r>
      <w:r w:rsidRPr="00E10778">
        <w:rPr>
          <w:rFonts w:ascii="Calibri" w:hAnsi="Calibri"/>
          <w:lang w:val="en-US"/>
        </w:rPr>
        <w:tab/>
        <w:t xml:space="preserve">X. Zhao, W. Lin, J. Hao, X. Zuo, y J. Yuan, «Clustering and pattern search for enhancing particle swarm optimization with Euclidean spatial neighborhood search», </w:t>
      </w:r>
      <w:r w:rsidRPr="00E10778">
        <w:rPr>
          <w:rFonts w:ascii="Calibri" w:hAnsi="Calibri"/>
          <w:i/>
          <w:iCs/>
          <w:lang w:val="en-US"/>
        </w:rPr>
        <w:t>Neurocomputing</w:t>
      </w:r>
      <w:r w:rsidRPr="00E10778">
        <w:rPr>
          <w:rFonts w:ascii="Calibri" w:hAnsi="Calibri"/>
          <w:lang w:val="en-US"/>
        </w:rPr>
        <w:t>, vol. 171, pp. 966-981, ene. 2016.</w:t>
      </w:r>
    </w:p>
    <w:p w14:paraId="57BB937C" w14:textId="77777777" w:rsidR="00E10778" w:rsidRPr="00E10778" w:rsidRDefault="00E10778" w:rsidP="00E10778">
      <w:pPr>
        <w:pStyle w:val="Bibliografa"/>
        <w:rPr>
          <w:rFonts w:ascii="Calibri" w:hAnsi="Calibri"/>
        </w:rPr>
      </w:pPr>
      <w:r w:rsidRPr="00E10778">
        <w:rPr>
          <w:rFonts w:ascii="Calibri" w:hAnsi="Calibri"/>
          <w:lang w:val="en-US"/>
        </w:rPr>
        <w:t>[11]</w:t>
      </w:r>
      <w:r w:rsidRPr="00E10778">
        <w:rPr>
          <w:rFonts w:ascii="Calibri" w:hAnsi="Calibri"/>
          <w:lang w:val="en-US"/>
        </w:rPr>
        <w:tab/>
        <w:t xml:space="preserve">F. Zhao, Y. Liu, C. Zhang, y J. Wang, «A self-adaptive harmony PSO search algorithm and its performance analysis», </w:t>
      </w:r>
      <w:r w:rsidRPr="00E10778">
        <w:rPr>
          <w:rFonts w:ascii="Calibri" w:hAnsi="Calibri"/>
          <w:i/>
          <w:iCs/>
          <w:lang w:val="en-US"/>
        </w:rPr>
        <w:t xml:space="preserve">Expert Syst. </w:t>
      </w:r>
      <w:proofErr w:type="spellStart"/>
      <w:r w:rsidRPr="00E10778">
        <w:rPr>
          <w:rFonts w:ascii="Calibri" w:hAnsi="Calibri"/>
          <w:i/>
          <w:iCs/>
        </w:rPr>
        <w:t>Appl</w:t>
      </w:r>
      <w:proofErr w:type="spellEnd"/>
      <w:r w:rsidRPr="00E10778">
        <w:rPr>
          <w:rFonts w:ascii="Calibri" w:hAnsi="Calibri"/>
          <w:i/>
          <w:iCs/>
        </w:rPr>
        <w:t>.</w:t>
      </w:r>
      <w:r w:rsidRPr="00E10778">
        <w:rPr>
          <w:rFonts w:ascii="Calibri" w:hAnsi="Calibri"/>
        </w:rPr>
        <w:t xml:space="preserve">, vol. 42, </w:t>
      </w:r>
      <w:proofErr w:type="spellStart"/>
      <w:r w:rsidRPr="00E10778">
        <w:rPr>
          <w:rFonts w:ascii="Calibri" w:hAnsi="Calibri"/>
        </w:rPr>
        <w:t>n.</w:t>
      </w:r>
      <w:r w:rsidRPr="00E10778">
        <w:rPr>
          <w:rFonts w:ascii="Calibri" w:hAnsi="Calibri"/>
          <w:vertAlign w:val="superscript"/>
        </w:rPr>
        <w:t>o</w:t>
      </w:r>
      <w:proofErr w:type="spellEnd"/>
      <w:r w:rsidRPr="00E10778">
        <w:rPr>
          <w:rFonts w:ascii="Calibri" w:hAnsi="Calibri"/>
        </w:rPr>
        <w:t xml:space="preserve"> 21, pp. 7436-7455, nov. 2015.</w:t>
      </w:r>
    </w:p>
    <w:p w14:paraId="5215DA3C" w14:textId="77777777" w:rsidR="00E10778" w:rsidRPr="00E10778" w:rsidRDefault="00E10778" w:rsidP="00E10778">
      <w:pPr>
        <w:pStyle w:val="Bibliografa"/>
        <w:rPr>
          <w:rFonts w:ascii="Calibri" w:hAnsi="Calibri"/>
          <w:lang w:val="en-US"/>
        </w:rPr>
      </w:pPr>
      <w:r w:rsidRPr="00E10778">
        <w:rPr>
          <w:rFonts w:ascii="Calibri" w:hAnsi="Calibri"/>
        </w:rPr>
        <w:t>[12]</w:t>
      </w:r>
      <w:r w:rsidRPr="00E10778">
        <w:rPr>
          <w:rFonts w:ascii="Calibri" w:hAnsi="Calibri"/>
        </w:rPr>
        <w:tab/>
        <w:t xml:space="preserve">AVA, «Agricultura, Vulnerabilidad y Adaptación: metodología para medir la vulnerabilidad del sector agrícola», </w:t>
      </w:r>
      <w:proofErr w:type="spellStart"/>
      <w:r w:rsidRPr="00E10778">
        <w:rPr>
          <w:rFonts w:ascii="Calibri" w:hAnsi="Calibri"/>
          <w:i/>
          <w:iCs/>
        </w:rPr>
        <w:t>Climate</w:t>
      </w:r>
      <w:proofErr w:type="spellEnd"/>
      <w:r w:rsidRPr="00E10778">
        <w:rPr>
          <w:rFonts w:ascii="Calibri" w:hAnsi="Calibri"/>
          <w:i/>
          <w:iCs/>
        </w:rPr>
        <w:t xml:space="preserve"> and </w:t>
      </w:r>
      <w:proofErr w:type="spellStart"/>
      <w:r w:rsidRPr="00E10778">
        <w:rPr>
          <w:rFonts w:ascii="Calibri" w:hAnsi="Calibri"/>
          <w:i/>
          <w:iCs/>
        </w:rPr>
        <w:t>Development</w:t>
      </w:r>
      <w:proofErr w:type="spellEnd"/>
      <w:r w:rsidRPr="00E10778">
        <w:rPr>
          <w:rFonts w:ascii="Calibri" w:hAnsi="Calibri"/>
          <w:i/>
          <w:iCs/>
        </w:rPr>
        <w:t xml:space="preserve"> </w:t>
      </w:r>
      <w:proofErr w:type="spellStart"/>
      <w:r w:rsidRPr="00E10778">
        <w:rPr>
          <w:rFonts w:ascii="Calibri" w:hAnsi="Calibri"/>
          <w:i/>
          <w:iCs/>
        </w:rPr>
        <w:t>Knowledge</w:t>
      </w:r>
      <w:proofErr w:type="spellEnd"/>
      <w:r w:rsidRPr="00E10778">
        <w:rPr>
          <w:rFonts w:ascii="Calibri" w:hAnsi="Calibri"/>
          <w:i/>
          <w:iCs/>
        </w:rPr>
        <w:t xml:space="preserve"> Network</w:t>
      </w:r>
      <w:r w:rsidRPr="00E10778">
        <w:rPr>
          <w:rFonts w:ascii="Calibri" w:hAnsi="Calibri"/>
        </w:rPr>
        <w:t xml:space="preserve">, 2011. [En línea]. Disponible en: http://cdkn.org/project/agricultura-vulnerabilidad-adaptacion-cuenca-alta-cauca/. </w:t>
      </w:r>
      <w:r w:rsidRPr="00E10778">
        <w:rPr>
          <w:rFonts w:ascii="Calibri" w:hAnsi="Calibri"/>
          <w:lang w:val="en-US"/>
        </w:rPr>
        <w:t>[Accedido: 12-abr-2016].</w:t>
      </w:r>
    </w:p>
    <w:p w14:paraId="2B6206A4" w14:textId="77777777" w:rsidR="00E10778" w:rsidRPr="00E10778" w:rsidRDefault="00E10778" w:rsidP="00E10778">
      <w:pPr>
        <w:pStyle w:val="Bibliografa"/>
        <w:rPr>
          <w:rFonts w:ascii="Calibri" w:hAnsi="Calibri"/>
          <w:lang w:val="en-US"/>
        </w:rPr>
      </w:pPr>
      <w:r w:rsidRPr="00E10778">
        <w:rPr>
          <w:rFonts w:ascii="Calibri" w:hAnsi="Calibri"/>
          <w:lang w:val="en-US"/>
        </w:rPr>
        <w:t>[13]</w:t>
      </w:r>
      <w:r w:rsidRPr="00E10778">
        <w:rPr>
          <w:rFonts w:ascii="Calibri" w:hAnsi="Calibri"/>
          <w:lang w:val="en-US"/>
        </w:rPr>
        <w:tab/>
        <w:t>P. G. W. Keen, «Decision support systems : a research perspective», Cambridge, Mass. : Center for Information Systems Research, Afred P. Sloan School of Management, Working Paper, 1980.</w:t>
      </w:r>
    </w:p>
    <w:p w14:paraId="6AA5890F" w14:textId="77777777" w:rsidR="00E10778" w:rsidRPr="00E10778" w:rsidRDefault="00E10778" w:rsidP="00E10778">
      <w:pPr>
        <w:pStyle w:val="Bibliografa"/>
        <w:rPr>
          <w:rFonts w:ascii="Calibri" w:hAnsi="Calibri"/>
          <w:lang w:val="en-US"/>
        </w:rPr>
      </w:pPr>
      <w:r w:rsidRPr="00E10778">
        <w:rPr>
          <w:rFonts w:ascii="Calibri" w:hAnsi="Calibri"/>
          <w:lang w:val="en-US"/>
        </w:rPr>
        <w:t>[14]</w:t>
      </w:r>
      <w:r w:rsidRPr="00E10778">
        <w:rPr>
          <w:rFonts w:ascii="Calibri" w:hAnsi="Calibri"/>
          <w:lang w:val="en-US"/>
        </w:rPr>
        <w:tab/>
        <w:t xml:space="preserve">IEEE, </w:t>
      </w:r>
      <w:r w:rsidRPr="00E10778">
        <w:rPr>
          <w:rFonts w:ascii="Calibri" w:hAnsi="Calibri"/>
          <w:i/>
          <w:iCs/>
          <w:lang w:val="en-US"/>
        </w:rPr>
        <w:t>IEEE Connections, the Newsletter of the IEEE Computational Intelligence Society</w:t>
      </w:r>
      <w:r w:rsidRPr="00E10778">
        <w:rPr>
          <w:rFonts w:ascii="Calibri" w:hAnsi="Calibri"/>
          <w:lang w:val="en-US"/>
        </w:rPr>
        <w:t>, vol. 1. 2003.</w:t>
      </w:r>
    </w:p>
    <w:p w14:paraId="6B87E93A" w14:textId="77777777" w:rsidR="00E10778" w:rsidRPr="00E10778" w:rsidRDefault="00E10778" w:rsidP="00E10778">
      <w:pPr>
        <w:pStyle w:val="Bibliografa"/>
        <w:rPr>
          <w:rFonts w:ascii="Calibri" w:hAnsi="Calibri"/>
          <w:lang w:val="en-US"/>
        </w:rPr>
      </w:pPr>
      <w:r w:rsidRPr="00E10778">
        <w:rPr>
          <w:rFonts w:ascii="Calibri" w:hAnsi="Calibri"/>
          <w:lang w:val="en-US"/>
        </w:rPr>
        <w:t>[15]</w:t>
      </w:r>
      <w:r w:rsidRPr="00E10778">
        <w:rPr>
          <w:rFonts w:ascii="Calibri" w:hAnsi="Calibri"/>
          <w:lang w:val="en-US"/>
        </w:rPr>
        <w:tab/>
        <w:t xml:space="preserve">R. Poli, J. Kennedy, y T. Blackwell, «Particle swarm optimization», </w:t>
      </w:r>
      <w:r w:rsidRPr="00E10778">
        <w:rPr>
          <w:rFonts w:ascii="Calibri" w:hAnsi="Calibri"/>
          <w:i/>
          <w:iCs/>
          <w:lang w:val="en-US"/>
        </w:rPr>
        <w:t>Swarm Intell.</w:t>
      </w:r>
      <w:r w:rsidRPr="00E10778">
        <w:rPr>
          <w:rFonts w:ascii="Calibri" w:hAnsi="Calibri"/>
          <w:lang w:val="en-US"/>
        </w:rPr>
        <w:t>, vol. 1, n.</w:t>
      </w:r>
      <w:r w:rsidRPr="00E10778">
        <w:rPr>
          <w:rFonts w:ascii="Calibri" w:hAnsi="Calibri"/>
          <w:vertAlign w:val="superscript"/>
          <w:lang w:val="en-US"/>
        </w:rPr>
        <w:t>o</w:t>
      </w:r>
      <w:r w:rsidRPr="00E10778">
        <w:rPr>
          <w:rFonts w:ascii="Calibri" w:hAnsi="Calibri"/>
          <w:lang w:val="en-US"/>
        </w:rPr>
        <w:t xml:space="preserve"> 1, pp. 33-57, ago. 2007.</w:t>
      </w:r>
    </w:p>
    <w:p w14:paraId="580B3BAC" w14:textId="77777777" w:rsidR="00E10778" w:rsidRPr="00E10778" w:rsidRDefault="00E10778" w:rsidP="00E10778">
      <w:pPr>
        <w:pStyle w:val="Bibliografa"/>
        <w:rPr>
          <w:rFonts w:ascii="Calibri" w:hAnsi="Calibri"/>
          <w:lang w:val="en-US"/>
        </w:rPr>
      </w:pPr>
      <w:r w:rsidRPr="00E10778">
        <w:rPr>
          <w:rFonts w:ascii="Calibri" w:hAnsi="Calibri"/>
          <w:lang w:val="en-US"/>
        </w:rPr>
        <w:t>[16]</w:t>
      </w:r>
      <w:r w:rsidRPr="00E10778">
        <w:rPr>
          <w:rFonts w:ascii="Calibri" w:hAnsi="Calibri"/>
          <w:lang w:val="en-US"/>
        </w:rPr>
        <w:tab/>
        <w:t xml:space="preserve">L. Palombi, R. Sessa, L. Palombi, y R. Sessa, </w:t>
      </w:r>
      <w:r w:rsidRPr="00E10778">
        <w:rPr>
          <w:rFonts w:ascii="Calibri" w:hAnsi="Calibri"/>
          <w:i/>
          <w:iCs/>
          <w:lang w:val="en-US"/>
        </w:rPr>
        <w:t>Climate-smart agriculture: sourcebook.</w:t>
      </w:r>
      <w:r w:rsidRPr="00E10778">
        <w:rPr>
          <w:rFonts w:ascii="Calibri" w:hAnsi="Calibri"/>
          <w:lang w:val="en-US"/>
        </w:rPr>
        <w:t xml:space="preserve"> Food and Agriculture Organization of the United Nations (FAO), 2013.</w:t>
      </w:r>
    </w:p>
    <w:p w14:paraId="41FD1B03" w14:textId="77777777" w:rsidR="00E10778" w:rsidRPr="00E10778" w:rsidRDefault="00E10778" w:rsidP="00E10778">
      <w:pPr>
        <w:pStyle w:val="Bibliografa"/>
        <w:rPr>
          <w:rFonts w:ascii="Calibri" w:hAnsi="Calibri"/>
          <w:lang w:val="en-US"/>
        </w:rPr>
      </w:pPr>
      <w:r w:rsidRPr="00E10778">
        <w:rPr>
          <w:rFonts w:ascii="Calibri" w:hAnsi="Calibri"/>
          <w:lang w:val="en-US"/>
        </w:rPr>
        <w:t>[17]</w:t>
      </w:r>
      <w:r w:rsidRPr="00E10778">
        <w:rPr>
          <w:rFonts w:ascii="Calibri" w:hAnsi="Calibri"/>
          <w:lang w:val="en-US"/>
        </w:rPr>
        <w:tab/>
        <w:t xml:space="preserve">D. A. Stainforth, T. Aina, C. Christensen, M. Collins, N. Faull, D. J. Frame, J. A. Kettleborough, S. Knight, A. Martin, J. M. Murphy, C. Piani, D. Sexton, L. A. Smith, R. A. Spicer, A. J. Thorpe, y M. R. Allen, «Uncertainty in predictions of the climate response to rising levels of greenhouse gases», </w:t>
      </w:r>
      <w:r w:rsidRPr="00E10778">
        <w:rPr>
          <w:rFonts w:ascii="Calibri" w:hAnsi="Calibri"/>
          <w:i/>
          <w:iCs/>
          <w:lang w:val="en-US"/>
        </w:rPr>
        <w:t>Nature</w:t>
      </w:r>
      <w:r w:rsidRPr="00E10778">
        <w:rPr>
          <w:rFonts w:ascii="Calibri" w:hAnsi="Calibri"/>
          <w:lang w:val="en-US"/>
        </w:rPr>
        <w:t>, vol. 433, n.</w:t>
      </w:r>
      <w:r w:rsidRPr="00E10778">
        <w:rPr>
          <w:rFonts w:ascii="Calibri" w:hAnsi="Calibri"/>
          <w:vertAlign w:val="superscript"/>
          <w:lang w:val="en-US"/>
        </w:rPr>
        <w:t>o</w:t>
      </w:r>
      <w:r w:rsidRPr="00E10778">
        <w:rPr>
          <w:rFonts w:ascii="Calibri" w:hAnsi="Calibri"/>
          <w:lang w:val="en-US"/>
        </w:rPr>
        <w:t xml:space="preserve"> 7024, pp. 403-406, ene. 2005.</w:t>
      </w:r>
    </w:p>
    <w:p w14:paraId="260220A7" w14:textId="77777777" w:rsidR="00E10778" w:rsidRPr="00E10778" w:rsidRDefault="00E10778" w:rsidP="00E10778">
      <w:pPr>
        <w:pStyle w:val="Bibliografa"/>
        <w:rPr>
          <w:rFonts w:ascii="Calibri" w:hAnsi="Calibri"/>
          <w:lang w:val="en-US"/>
        </w:rPr>
      </w:pPr>
      <w:r w:rsidRPr="00E10778">
        <w:rPr>
          <w:rFonts w:ascii="Calibri" w:hAnsi="Calibri"/>
          <w:lang w:val="en-US"/>
        </w:rPr>
        <w:t>[18]</w:t>
      </w:r>
      <w:r w:rsidRPr="00E10778">
        <w:rPr>
          <w:rFonts w:ascii="Calibri" w:hAnsi="Calibri"/>
          <w:lang w:val="en-US"/>
        </w:rPr>
        <w:tab/>
        <w:t xml:space="preserve">W. E. Easterling, P. K. Aggrawal, P. Batima, K. Brander, L. Erda, S. M. Howden, A. Kirilenko, J. Morton, J.-F. Soussana, J. Schmidhuber, y F. N. Tubiello, «Food, fibre and forest products», en </w:t>
      </w:r>
      <w:r w:rsidRPr="00E10778">
        <w:rPr>
          <w:rFonts w:ascii="Calibri" w:hAnsi="Calibri"/>
          <w:i/>
          <w:iCs/>
          <w:lang w:val="en-US"/>
        </w:rPr>
        <w:t>Climate Change 2007: Impacts, Adaptation and Vulnerability. Contribution of Working Group II to the Fourth Assessment Report of the Intergovernmental Panel on Climate Change</w:t>
      </w:r>
      <w:r w:rsidRPr="00E10778">
        <w:rPr>
          <w:rFonts w:ascii="Calibri" w:hAnsi="Calibri"/>
          <w:lang w:val="en-US"/>
        </w:rPr>
        <w:t>, C. E. Hanson, Ed. Cambridge: Cambridge University Press, 2007, pp. 273-313.</w:t>
      </w:r>
    </w:p>
    <w:p w14:paraId="3AAB62FC" w14:textId="77777777" w:rsidR="00E10778" w:rsidRPr="00E10778" w:rsidRDefault="00E10778" w:rsidP="00E10778">
      <w:pPr>
        <w:pStyle w:val="Bibliografa"/>
        <w:rPr>
          <w:rFonts w:ascii="Calibri" w:hAnsi="Calibri"/>
          <w:lang w:val="en-US"/>
        </w:rPr>
      </w:pPr>
      <w:r w:rsidRPr="00E10778">
        <w:rPr>
          <w:rFonts w:ascii="Calibri" w:hAnsi="Calibri"/>
          <w:lang w:val="en-US"/>
        </w:rPr>
        <w:t>[19]</w:t>
      </w:r>
      <w:r w:rsidRPr="00E10778">
        <w:rPr>
          <w:rFonts w:ascii="Calibri" w:hAnsi="Calibri"/>
          <w:lang w:val="en-US"/>
        </w:rPr>
        <w:tab/>
        <w:t xml:space="preserve">R. B. Matthews, M. Rivington, S. Muhammed, A. C. Newton, y P. D. Hallett, «Adapting crops and cropping systems to future climates to ensure food security: The role of crop modelling», </w:t>
      </w:r>
      <w:r w:rsidRPr="00E10778">
        <w:rPr>
          <w:rFonts w:ascii="Calibri" w:hAnsi="Calibri"/>
          <w:i/>
          <w:iCs/>
          <w:lang w:val="en-US"/>
        </w:rPr>
        <w:t>Glob. Food Secur.</w:t>
      </w:r>
      <w:r w:rsidRPr="00E10778">
        <w:rPr>
          <w:rFonts w:ascii="Calibri" w:hAnsi="Calibri"/>
          <w:lang w:val="en-US"/>
        </w:rPr>
        <w:t>, vol. 2, n.</w:t>
      </w:r>
      <w:r w:rsidRPr="00E10778">
        <w:rPr>
          <w:rFonts w:ascii="Calibri" w:hAnsi="Calibri"/>
          <w:vertAlign w:val="superscript"/>
          <w:lang w:val="en-US"/>
        </w:rPr>
        <w:t>o</w:t>
      </w:r>
      <w:r w:rsidRPr="00E10778">
        <w:rPr>
          <w:rFonts w:ascii="Calibri" w:hAnsi="Calibri"/>
          <w:lang w:val="en-US"/>
        </w:rPr>
        <w:t xml:space="preserve"> 1, pp. 24-28, mar. 2013.</w:t>
      </w:r>
    </w:p>
    <w:p w14:paraId="5C013FDA" w14:textId="77777777" w:rsidR="00E10778" w:rsidRPr="00E10778" w:rsidRDefault="00E10778" w:rsidP="00E10778">
      <w:pPr>
        <w:pStyle w:val="Bibliografa"/>
        <w:rPr>
          <w:rFonts w:ascii="Calibri" w:hAnsi="Calibri"/>
          <w:lang w:val="en-US"/>
        </w:rPr>
      </w:pPr>
      <w:r w:rsidRPr="00E10778">
        <w:rPr>
          <w:rFonts w:ascii="Calibri" w:hAnsi="Calibri"/>
          <w:lang w:val="en-US"/>
        </w:rPr>
        <w:t>[20]</w:t>
      </w:r>
      <w:r w:rsidRPr="00E10778">
        <w:rPr>
          <w:rFonts w:ascii="Calibri" w:hAnsi="Calibri"/>
          <w:lang w:val="en-US"/>
        </w:rPr>
        <w:tab/>
        <w:t xml:space="preserve">V. Moosavi, A. Talebi, M. H. Mokhtari, S. R. F. Shamsi, y Y. Niazi, «A wavelet-artificial intelligence fusion approach (WAIFA) for blending Landsat and MODIS surface temperature», </w:t>
      </w:r>
      <w:r w:rsidRPr="00E10778">
        <w:rPr>
          <w:rFonts w:ascii="Calibri" w:hAnsi="Calibri"/>
          <w:i/>
          <w:iCs/>
          <w:lang w:val="en-US"/>
        </w:rPr>
        <w:t>Remote Sens. Environ.</w:t>
      </w:r>
      <w:r w:rsidRPr="00E10778">
        <w:rPr>
          <w:rFonts w:ascii="Calibri" w:hAnsi="Calibri"/>
          <w:lang w:val="en-US"/>
        </w:rPr>
        <w:t>, vol. 169, pp. 243-254, nov. 2015.</w:t>
      </w:r>
    </w:p>
    <w:p w14:paraId="36FB7406" w14:textId="77777777" w:rsidR="00E10778" w:rsidRPr="00E10778" w:rsidRDefault="00E10778" w:rsidP="00E10778">
      <w:pPr>
        <w:pStyle w:val="Bibliografa"/>
        <w:rPr>
          <w:rFonts w:ascii="Calibri" w:hAnsi="Calibri"/>
          <w:lang w:val="en-US"/>
        </w:rPr>
      </w:pPr>
      <w:r w:rsidRPr="00E10778">
        <w:rPr>
          <w:rFonts w:ascii="Calibri" w:hAnsi="Calibri"/>
          <w:lang w:val="en-US"/>
        </w:rPr>
        <w:t>[21]</w:t>
      </w:r>
      <w:r w:rsidRPr="00E10778">
        <w:rPr>
          <w:rFonts w:ascii="Calibri" w:hAnsi="Calibri"/>
          <w:lang w:val="en-US"/>
        </w:rPr>
        <w:tab/>
        <w:t xml:space="preserve">R. P. Rötter, T. R. Carter, J. E. Olesen, y J. R. Porter, «Crop-climate models need an overhaul», </w:t>
      </w:r>
      <w:r w:rsidRPr="00E10778">
        <w:rPr>
          <w:rFonts w:ascii="Calibri" w:hAnsi="Calibri"/>
          <w:i/>
          <w:iCs/>
          <w:lang w:val="en-US"/>
        </w:rPr>
        <w:t>Nat. Clim. Change</w:t>
      </w:r>
      <w:r w:rsidRPr="00E10778">
        <w:rPr>
          <w:rFonts w:ascii="Calibri" w:hAnsi="Calibri"/>
          <w:lang w:val="en-US"/>
        </w:rPr>
        <w:t>, vol. 1, n.</w:t>
      </w:r>
      <w:r w:rsidRPr="00E10778">
        <w:rPr>
          <w:rFonts w:ascii="Calibri" w:hAnsi="Calibri"/>
          <w:vertAlign w:val="superscript"/>
          <w:lang w:val="en-US"/>
        </w:rPr>
        <w:t>o</w:t>
      </w:r>
      <w:r w:rsidRPr="00E10778">
        <w:rPr>
          <w:rFonts w:ascii="Calibri" w:hAnsi="Calibri"/>
          <w:lang w:val="en-US"/>
        </w:rPr>
        <w:t xml:space="preserve"> 4, pp. 175-177, jul. 2011.</w:t>
      </w:r>
    </w:p>
    <w:p w14:paraId="679EDE3F" w14:textId="77777777" w:rsidR="00E10778" w:rsidRPr="00E10778" w:rsidRDefault="00E10778" w:rsidP="00E10778">
      <w:pPr>
        <w:pStyle w:val="Bibliografa"/>
        <w:rPr>
          <w:rFonts w:ascii="Calibri" w:hAnsi="Calibri"/>
          <w:lang w:val="en-US"/>
        </w:rPr>
      </w:pPr>
      <w:r w:rsidRPr="00E10778">
        <w:rPr>
          <w:rFonts w:ascii="Calibri" w:hAnsi="Calibri"/>
          <w:lang w:val="en-US"/>
        </w:rPr>
        <w:lastRenderedPageBreak/>
        <w:t>[22]</w:t>
      </w:r>
      <w:r w:rsidRPr="00E10778">
        <w:rPr>
          <w:rFonts w:ascii="Calibri" w:hAnsi="Calibri"/>
          <w:lang w:val="en-US"/>
        </w:rPr>
        <w:tab/>
        <w:t xml:space="preserve">D. B. L. Marshall B. Burke, «Shifts in African crop climates by 2050, and the implications for crop improvement and genetic resources conservation», </w:t>
      </w:r>
      <w:r w:rsidRPr="00E10778">
        <w:rPr>
          <w:rFonts w:ascii="Calibri" w:hAnsi="Calibri"/>
          <w:i/>
          <w:iCs/>
          <w:lang w:val="en-US"/>
        </w:rPr>
        <w:t>Glob. Environ. Change</w:t>
      </w:r>
      <w:r w:rsidRPr="00E10778">
        <w:rPr>
          <w:rFonts w:ascii="Calibri" w:hAnsi="Calibri"/>
          <w:lang w:val="en-US"/>
        </w:rPr>
        <w:t>, vol. 19, n.</w:t>
      </w:r>
      <w:r w:rsidRPr="00E10778">
        <w:rPr>
          <w:rFonts w:ascii="Calibri" w:hAnsi="Calibri"/>
          <w:vertAlign w:val="superscript"/>
          <w:lang w:val="en-US"/>
        </w:rPr>
        <w:t>o</w:t>
      </w:r>
      <w:r w:rsidRPr="00E10778">
        <w:rPr>
          <w:rFonts w:ascii="Calibri" w:hAnsi="Calibri"/>
          <w:lang w:val="en-US"/>
        </w:rPr>
        <w:t xml:space="preserve"> 3, pp. 317-325, 2009.</w:t>
      </w:r>
    </w:p>
    <w:p w14:paraId="54C10F72" w14:textId="77777777" w:rsidR="00E10778" w:rsidRPr="00E10778" w:rsidRDefault="00E10778" w:rsidP="00E10778">
      <w:pPr>
        <w:pStyle w:val="Bibliografa"/>
        <w:rPr>
          <w:rFonts w:ascii="Calibri" w:hAnsi="Calibri"/>
          <w:lang w:val="en-US"/>
        </w:rPr>
      </w:pPr>
      <w:r w:rsidRPr="00E10778">
        <w:rPr>
          <w:rFonts w:ascii="Calibri" w:hAnsi="Calibri"/>
          <w:lang w:val="en-US"/>
        </w:rPr>
        <w:t>[23]</w:t>
      </w:r>
      <w:r w:rsidRPr="00E10778">
        <w:rPr>
          <w:rFonts w:ascii="Calibri" w:hAnsi="Calibri"/>
          <w:lang w:val="en-US"/>
        </w:rPr>
        <w:tab/>
        <w:t>M. Armar-Klemesu, «Urban agriculture and food security, nutrition and health».</w:t>
      </w:r>
    </w:p>
    <w:p w14:paraId="0D7A6C39" w14:textId="77777777" w:rsidR="00E10778" w:rsidRPr="00E10778" w:rsidRDefault="00E10778" w:rsidP="00E10778">
      <w:pPr>
        <w:pStyle w:val="Bibliografa"/>
        <w:rPr>
          <w:rFonts w:ascii="Calibri" w:hAnsi="Calibri"/>
          <w:lang w:val="en-US"/>
        </w:rPr>
      </w:pPr>
      <w:r w:rsidRPr="00E10778">
        <w:rPr>
          <w:rFonts w:ascii="Calibri" w:hAnsi="Calibri"/>
          <w:lang w:val="en-US"/>
        </w:rPr>
        <w:t>[24]</w:t>
      </w:r>
      <w:r w:rsidRPr="00E10778">
        <w:rPr>
          <w:rFonts w:ascii="Calibri" w:hAnsi="Calibri"/>
          <w:lang w:val="en-US"/>
        </w:rPr>
        <w:tab/>
        <w:t xml:space="preserve">H. De Zeeuw, R. Van Veenhuizen, y M. Dubbeling, «The role of urban agriculture in building resilient cities in developing countries», </w:t>
      </w:r>
      <w:r w:rsidRPr="00E10778">
        <w:rPr>
          <w:rFonts w:ascii="Calibri" w:hAnsi="Calibri"/>
          <w:i/>
          <w:iCs/>
          <w:lang w:val="en-US"/>
        </w:rPr>
        <w:t>J. Agric. Sci.</w:t>
      </w:r>
      <w:r w:rsidRPr="00E10778">
        <w:rPr>
          <w:rFonts w:ascii="Calibri" w:hAnsi="Calibri"/>
          <w:lang w:val="en-US"/>
        </w:rPr>
        <w:t>, vol. 149, n.</w:t>
      </w:r>
      <w:r w:rsidRPr="00E10778">
        <w:rPr>
          <w:rFonts w:ascii="Calibri" w:hAnsi="Calibri"/>
          <w:vertAlign w:val="superscript"/>
          <w:lang w:val="en-US"/>
        </w:rPr>
        <w:t>o</w:t>
      </w:r>
      <w:r w:rsidRPr="00E10778">
        <w:rPr>
          <w:rFonts w:ascii="Calibri" w:hAnsi="Calibri"/>
          <w:lang w:val="en-US"/>
        </w:rPr>
        <w:t xml:space="preserve"> Supplement S1, pp. 153–163, feb. 2011.</w:t>
      </w:r>
    </w:p>
    <w:p w14:paraId="2C967816" w14:textId="77777777" w:rsidR="00E10778" w:rsidRPr="00E10778" w:rsidRDefault="00E10778" w:rsidP="00E10778">
      <w:pPr>
        <w:pStyle w:val="Bibliografa"/>
        <w:rPr>
          <w:rFonts w:ascii="Calibri" w:hAnsi="Calibri"/>
          <w:lang w:val="en-US"/>
        </w:rPr>
      </w:pPr>
      <w:r w:rsidRPr="00E10778">
        <w:rPr>
          <w:rFonts w:ascii="Calibri" w:hAnsi="Calibri"/>
          <w:lang w:val="en-US"/>
        </w:rPr>
        <w:t>[25]</w:t>
      </w:r>
      <w:r w:rsidRPr="00E10778">
        <w:rPr>
          <w:rFonts w:ascii="Calibri" w:hAnsi="Calibri"/>
          <w:lang w:val="en-US"/>
        </w:rPr>
        <w:tab/>
        <w:t xml:space="preserve">P. B. P K Aggarwal, «Food, fibre and forest products», </w:t>
      </w:r>
      <w:r w:rsidRPr="00E10778">
        <w:rPr>
          <w:rFonts w:ascii="Calibri" w:hAnsi="Calibri"/>
          <w:i/>
          <w:iCs/>
          <w:lang w:val="en-US"/>
        </w:rPr>
        <w:t>Current</w:t>
      </w:r>
      <w:r w:rsidRPr="00E10778">
        <w:rPr>
          <w:rFonts w:ascii="Calibri" w:hAnsi="Calibri"/>
          <w:lang w:val="en-US"/>
        </w:rPr>
        <w:t>, pp. 273-313, 2007.</w:t>
      </w:r>
    </w:p>
    <w:p w14:paraId="5D0D0B6F" w14:textId="3F2C0996" w:rsidR="000752AF" w:rsidRPr="002341A2" w:rsidRDefault="003D043D" w:rsidP="002341A2">
      <w:pPr>
        <w:pStyle w:val="Prrafodelista"/>
        <w:ind w:left="360"/>
        <w:jc w:val="both"/>
        <w:rPr>
          <w:lang w:val="en-US"/>
        </w:rPr>
      </w:pPr>
      <w:r>
        <w:rPr>
          <w:b/>
        </w:rPr>
        <w:fldChar w:fldCharType="end"/>
      </w:r>
    </w:p>
    <w:sectPr w:rsidR="000752AF" w:rsidRPr="002341A2" w:rsidSect="002D6987">
      <w:headerReference w:type="default" r:id="rId10"/>
      <w:footerReference w:type="default" r:id="rId11"/>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0755BC" w14:textId="77777777" w:rsidR="00F23A5E" w:rsidRDefault="00F23A5E" w:rsidP="00452D97">
      <w:pPr>
        <w:spacing w:after="0" w:line="240" w:lineRule="auto"/>
      </w:pPr>
      <w:r>
        <w:separator/>
      </w:r>
    </w:p>
  </w:endnote>
  <w:endnote w:type="continuationSeparator" w:id="0">
    <w:p w14:paraId="1C747181" w14:textId="77777777" w:rsidR="00F23A5E" w:rsidRDefault="00F23A5E" w:rsidP="00452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0239"/>
      <w:docPartObj>
        <w:docPartGallery w:val="Page Numbers (Bottom of Page)"/>
        <w:docPartUnique/>
      </w:docPartObj>
    </w:sdtPr>
    <w:sdtEndPr/>
    <w:sdtContent>
      <w:p w14:paraId="0E1AD19A" w14:textId="77777777" w:rsidR="007C0DD3" w:rsidRDefault="007C0DD3">
        <w:pPr>
          <w:pStyle w:val="Piedepgina"/>
          <w:jc w:val="right"/>
        </w:pPr>
        <w:r>
          <w:fldChar w:fldCharType="begin"/>
        </w:r>
        <w:r>
          <w:instrText xml:space="preserve"> PAGE   \* MERGEFORMAT </w:instrText>
        </w:r>
        <w:r>
          <w:fldChar w:fldCharType="separate"/>
        </w:r>
        <w:r w:rsidR="00E10778">
          <w:rPr>
            <w:noProof/>
          </w:rPr>
          <w:t>2</w:t>
        </w:r>
        <w:r>
          <w:rPr>
            <w:noProof/>
          </w:rPr>
          <w:fldChar w:fldCharType="end"/>
        </w:r>
      </w:p>
    </w:sdtContent>
  </w:sdt>
  <w:p w14:paraId="35E7B120" w14:textId="77777777" w:rsidR="007C0DD3" w:rsidRDefault="007C0DD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A048F1" w14:textId="77777777" w:rsidR="00F23A5E" w:rsidRDefault="00F23A5E" w:rsidP="00452D97">
      <w:pPr>
        <w:spacing w:after="0" w:line="240" w:lineRule="auto"/>
      </w:pPr>
      <w:r>
        <w:separator/>
      </w:r>
    </w:p>
  </w:footnote>
  <w:footnote w:type="continuationSeparator" w:id="0">
    <w:p w14:paraId="1B4AE899" w14:textId="77777777" w:rsidR="00F23A5E" w:rsidRDefault="00F23A5E" w:rsidP="00452D97">
      <w:pPr>
        <w:spacing w:after="0" w:line="240" w:lineRule="auto"/>
      </w:pPr>
      <w:r>
        <w:continuationSeparator/>
      </w:r>
    </w:p>
  </w:footnote>
  <w:footnote w:id="1">
    <w:p w14:paraId="1C8E58CA" w14:textId="77777777" w:rsidR="007C0DD3" w:rsidRPr="00B52E0B" w:rsidRDefault="007C0DD3">
      <w:pPr>
        <w:pStyle w:val="Textonotapie"/>
        <w:rPr>
          <w:sz w:val="16"/>
          <w:szCs w:val="16"/>
        </w:rPr>
      </w:pPr>
      <w:r w:rsidRPr="00915D66">
        <w:rPr>
          <w:rStyle w:val="Refdenotaalpie"/>
        </w:rPr>
        <w:footnoteRef/>
      </w:r>
      <w:r>
        <w:t xml:space="preserve"> </w:t>
      </w:r>
      <w:r w:rsidRPr="00B52E0B">
        <w:rPr>
          <w:sz w:val="16"/>
          <w:szCs w:val="16"/>
        </w:rPr>
        <w:t xml:space="preserve">En algunos casos, para referirse al cambio de origen humano se usa también la expresión “cambio climático </w:t>
      </w:r>
      <w:proofErr w:type="spellStart"/>
      <w:r w:rsidRPr="00B52E0B">
        <w:rPr>
          <w:sz w:val="16"/>
          <w:szCs w:val="16"/>
        </w:rPr>
        <w:t>antropogénico</w:t>
      </w:r>
      <w:proofErr w:type="spellEnd"/>
      <w:r w:rsidRPr="00B52E0B">
        <w:rPr>
          <w:sz w:val="16"/>
          <w:szCs w:val="16"/>
        </w:rPr>
        <w:t>”.</w:t>
      </w:r>
    </w:p>
  </w:footnote>
  <w:footnote w:id="2">
    <w:p w14:paraId="1BF10AA3" w14:textId="77777777" w:rsidR="007C0DD3" w:rsidRPr="00941246" w:rsidRDefault="007C0DD3">
      <w:pPr>
        <w:pStyle w:val="Textonotapie"/>
        <w:rPr>
          <w:sz w:val="16"/>
          <w:szCs w:val="16"/>
          <w:lang w:val="en-US"/>
        </w:rPr>
      </w:pPr>
      <w:r w:rsidRPr="00915D66">
        <w:rPr>
          <w:rStyle w:val="Refdenotaalpie"/>
        </w:rPr>
        <w:footnoteRef/>
      </w:r>
      <w:r w:rsidRPr="00941246">
        <w:rPr>
          <w:lang w:val="en-US"/>
        </w:rPr>
        <w:t xml:space="preserve"> </w:t>
      </w:r>
      <w:proofErr w:type="gramStart"/>
      <w:r w:rsidRPr="00941246">
        <w:rPr>
          <w:sz w:val="16"/>
          <w:szCs w:val="16"/>
          <w:lang w:val="en-US"/>
        </w:rPr>
        <w:t>Food and Agriculture Organization of the United Nations.</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BE42C9" w14:textId="77777777" w:rsidR="007C0DD3" w:rsidRDefault="007C0DD3" w:rsidP="005B39C9">
    <w:pPr>
      <w:pStyle w:val="Encabezado"/>
    </w:pP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97881"/>
    <w:multiLevelType w:val="hybridMultilevel"/>
    <w:tmpl w:val="8B18B9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33E18BB"/>
    <w:multiLevelType w:val="multilevel"/>
    <w:tmpl w:val="D522206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034938F8"/>
    <w:multiLevelType w:val="hybridMultilevel"/>
    <w:tmpl w:val="2296416C"/>
    <w:lvl w:ilvl="0" w:tplc="240A0001">
      <w:start w:val="1"/>
      <w:numFmt w:val="bullet"/>
      <w:lvlText w:val=""/>
      <w:lvlJc w:val="left"/>
      <w:pPr>
        <w:ind w:left="360" w:hanging="360"/>
      </w:pPr>
      <w:rPr>
        <w:rFonts w:ascii="Symbol" w:hAnsi="Symbol" w:hint="default"/>
      </w:rPr>
    </w:lvl>
    <w:lvl w:ilvl="1" w:tplc="0C0A000D">
      <w:start w:val="1"/>
      <w:numFmt w:val="bullet"/>
      <w:lvlText w:val=""/>
      <w:lvlJc w:val="left"/>
      <w:pPr>
        <w:ind w:left="1080" w:hanging="360"/>
      </w:pPr>
      <w:rPr>
        <w:rFonts w:ascii="Wingdings" w:hAnsi="Wingdings"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
    <w:nsid w:val="065171D1"/>
    <w:multiLevelType w:val="hybridMultilevel"/>
    <w:tmpl w:val="501CB9CA"/>
    <w:lvl w:ilvl="0" w:tplc="9946A1F0">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0BE90A57"/>
    <w:multiLevelType w:val="hybridMultilevel"/>
    <w:tmpl w:val="D8A019CC"/>
    <w:lvl w:ilvl="0" w:tplc="240A0001">
      <w:start w:val="1"/>
      <w:numFmt w:val="bullet"/>
      <w:lvlText w:val=""/>
      <w:lvlJc w:val="left"/>
      <w:pPr>
        <w:ind w:left="720" w:hanging="360"/>
      </w:pPr>
      <w:rPr>
        <w:rFonts w:ascii="Symbol" w:hAnsi="Symbol" w:cs="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cs="Wingdings" w:hint="default"/>
      </w:rPr>
    </w:lvl>
    <w:lvl w:ilvl="3" w:tplc="240A0001">
      <w:start w:val="1"/>
      <w:numFmt w:val="bullet"/>
      <w:lvlText w:val=""/>
      <w:lvlJc w:val="left"/>
      <w:pPr>
        <w:ind w:left="2880" w:hanging="360"/>
      </w:pPr>
      <w:rPr>
        <w:rFonts w:ascii="Symbol" w:hAnsi="Symbol" w:cs="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cs="Wingdings" w:hint="default"/>
      </w:rPr>
    </w:lvl>
    <w:lvl w:ilvl="6" w:tplc="240A0001">
      <w:start w:val="1"/>
      <w:numFmt w:val="bullet"/>
      <w:lvlText w:val=""/>
      <w:lvlJc w:val="left"/>
      <w:pPr>
        <w:ind w:left="5040" w:hanging="360"/>
      </w:pPr>
      <w:rPr>
        <w:rFonts w:ascii="Symbol" w:hAnsi="Symbol" w:cs="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cs="Wingdings" w:hint="default"/>
      </w:rPr>
    </w:lvl>
  </w:abstractNum>
  <w:abstractNum w:abstractNumId="5">
    <w:nsid w:val="0E784E61"/>
    <w:multiLevelType w:val="multilevel"/>
    <w:tmpl w:val="1F42911E"/>
    <w:lvl w:ilvl="0">
      <w:start w:val="1"/>
      <w:numFmt w:val="decimal"/>
      <w:pStyle w:val="Ttulo1"/>
      <w:lvlText w:val="%1"/>
      <w:lvlJc w:val="left"/>
      <w:pPr>
        <w:ind w:left="432" w:hanging="432"/>
      </w:pPr>
      <w:rPr>
        <w:b/>
      </w:rPr>
    </w:lvl>
    <w:lvl w:ilvl="1">
      <w:start w:val="1"/>
      <w:numFmt w:val="decimal"/>
      <w:pStyle w:val="Ttulo2"/>
      <w:lvlText w:val="%1.%2"/>
      <w:lvlJc w:val="left"/>
      <w:pPr>
        <w:ind w:left="576" w:hanging="576"/>
      </w:pPr>
      <w:rPr>
        <w:rFonts w:ascii="Calibri" w:hAnsi="Calibri" w:hint="default"/>
        <w:sz w:val="28"/>
        <w:szCs w:val="28"/>
      </w:r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nsid w:val="11EE1740"/>
    <w:multiLevelType w:val="hybridMultilevel"/>
    <w:tmpl w:val="31A0225A"/>
    <w:lvl w:ilvl="0" w:tplc="C6ECC2F8">
      <w:start w:val="7"/>
      <w:numFmt w:val="decimal"/>
      <w:lvlText w:val="%1."/>
      <w:lvlJc w:val="left"/>
      <w:pPr>
        <w:ind w:left="36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nsid w:val="1CB17AC8"/>
    <w:multiLevelType w:val="hybridMultilevel"/>
    <w:tmpl w:val="0B307EB2"/>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8">
    <w:nsid w:val="1DCC461B"/>
    <w:multiLevelType w:val="hybridMultilevel"/>
    <w:tmpl w:val="950ECB1E"/>
    <w:lvl w:ilvl="0" w:tplc="B4F0DED0">
      <w:start w:val="2"/>
      <w:numFmt w:val="decimal"/>
      <w:lvlText w:val="1.%1"/>
      <w:lvlJc w:val="righ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nsid w:val="25AD2751"/>
    <w:multiLevelType w:val="hybridMultilevel"/>
    <w:tmpl w:val="1576AB8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nsid w:val="2FF043C2"/>
    <w:multiLevelType w:val="multilevel"/>
    <w:tmpl w:val="ADDA2302"/>
    <w:lvl w:ilvl="0">
      <w:start w:val="1"/>
      <w:numFmt w:val="upperLetter"/>
      <w:lvlText w:val="%1."/>
      <w:lvlJc w:val="left"/>
      <w:rPr>
        <w:rFonts w:ascii="Times New Roman" w:eastAsia="Times New Roman" w:hAnsi="Times New Roman" w:cs="Times New Roman"/>
        <w:b/>
        <w:bCs/>
        <w:i w:val="0"/>
        <w:iCs w:val="0"/>
        <w:smallCaps w:val="0"/>
        <w:strike w:val="0"/>
        <w:color w:val="000000"/>
        <w:spacing w:val="0"/>
        <w:w w:val="100"/>
        <w:position w:val="0"/>
        <w:sz w:val="19"/>
        <w:szCs w:val="19"/>
        <w:u w:val="none"/>
      </w:rPr>
    </w:lvl>
    <w:lvl w:ilvl="1">
      <w:start w:val="1"/>
      <w:numFmt w:val="decimal"/>
      <w:lvlText w:val="%2."/>
      <w:lvlJc w:val="left"/>
      <w:rPr>
        <w:rFonts w:ascii="Times New Roman" w:eastAsia="Times New Roman" w:hAnsi="Times New Roman" w:cs="Times New Roman"/>
        <w:b w:val="0"/>
        <w:bCs w:val="0"/>
        <w:i w:val="0"/>
        <w:iCs w:val="0"/>
        <w:smallCaps w:val="0"/>
        <w:strike w:val="0"/>
        <w:color w:val="000000"/>
        <w:spacing w:val="0"/>
        <w:w w:val="100"/>
        <w:position w:val="0"/>
        <w:sz w:val="19"/>
        <w:szCs w:val="19"/>
        <w:u w:val="none"/>
      </w:rPr>
    </w:lvl>
    <w:lvl w:ilvl="2">
      <w:start w:val="3"/>
      <w:numFmt w:val="lowerRoman"/>
      <w:lvlText w:val="%3"/>
      <w:lvlJc w:val="left"/>
      <w:rPr>
        <w:rFonts w:ascii="Times New Roman" w:eastAsia="Times New Roman" w:hAnsi="Times New Roman" w:cs="Times New Roman"/>
        <w:b w:val="0"/>
        <w:bCs w:val="0"/>
        <w:i/>
        <w:iCs/>
        <w:smallCaps w:val="0"/>
        <w:strike w:val="0"/>
        <w:color w:val="000000"/>
        <w:spacing w:val="0"/>
        <w:w w:val="100"/>
        <w:position w:val="0"/>
        <w:sz w:val="19"/>
        <w:szCs w:val="19"/>
        <w:u w:val="none"/>
      </w:r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nsid w:val="3A5B61E4"/>
    <w:multiLevelType w:val="hybridMultilevel"/>
    <w:tmpl w:val="781401F4"/>
    <w:lvl w:ilvl="0" w:tplc="0C0A000D">
      <w:start w:val="1"/>
      <w:numFmt w:val="bullet"/>
      <w:lvlText w:val=""/>
      <w:lvlJc w:val="left"/>
      <w:pPr>
        <w:ind w:left="1080" w:hanging="360"/>
      </w:pPr>
      <w:rPr>
        <w:rFonts w:ascii="Wingdings" w:hAnsi="Wingdings"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2">
    <w:nsid w:val="40E25514"/>
    <w:multiLevelType w:val="hybridMultilevel"/>
    <w:tmpl w:val="3E2C7986"/>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3">
    <w:nsid w:val="4F2D48D2"/>
    <w:multiLevelType w:val="hybridMultilevel"/>
    <w:tmpl w:val="94645850"/>
    <w:lvl w:ilvl="0" w:tplc="4E048994">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4">
    <w:nsid w:val="53EC48C9"/>
    <w:multiLevelType w:val="hybridMultilevel"/>
    <w:tmpl w:val="61903F70"/>
    <w:lvl w:ilvl="0" w:tplc="240A0001">
      <w:start w:val="1"/>
      <w:numFmt w:val="bullet"/>
      <w:lvlText w:val=""/>
      <w:lvlJc w:val="left"/>
      <w:pPr>
        <w:ind w:left="5889" w:hanging="360"/>
      </w:pPr>
      <w:rPr>
        <w:rFonts w:ascii="Symbol" w:hAnsi="Symbol" w:hint="default"/>
      </w:rPr>
    </w:lvl>
    <w:lvl w:ilvl="1" w:tplc="240A0003" w:tentative="1">
      <w:start w:val="1"/>
      <w:numFmt w:val="bullet"/>
      <w:lvlText w:val="o"/>
      <w:lvlJc w:val="left"/>
      <w:pPr>
        <w:ind w:left="6609" w:hanging="360"/>
      </w:pPr>
      <w:rPr>
        <w:rFonts w:ascii="Courier New" w:hAnsi="Courier New" w:cs="Courier New" w:hint="default"/>
      </w:rPr>
    </w:lvl>
    <w:lvl w:ilvl="2" w:tplc="240A0005" w:tentative="1">
      <w:start w:val="1"/>
      <w:numFmt w:val="bullet"/>
      <w:lvlText w:val=""/>
      <w:lvlJc w:val="left"/>
      <w:pPr>
        <w:ind w:left="7329" w:hanging="360"/>
      </w:pPr>
      <w:rPr>
        <w:rFonts w:ascii="Wingdings" w:hAnsi="Wingdings" w:hint="default"/>
      </w:rPr>
    </w:lvl>
    <w:lvl w:ilvl="3" w:tplc="240A0001" w:tentative="1">
      <w:start w:val="1"/>
      <w:numFmt w:val="bullet"/>
      <w:lvlText w:val=""/>
      <w:lvlJc w:val="left"/>
      <w:pPr>
        <w:ind w:left="8049" w:hanging="360"/>
      </w:pPr>
      <w:rPr>
        <w:rFonts w:ascii="Symbol" w:hAnsi="Symbol" w:hint="default"/>
      </w:rPr>
    </w:lvl>
    <w:lvl w:ilvl="4" w:tplc="240A0003" w:tentative="1">
      <w:start w:val="1"/>
      <w:numFmt w:val="bullet"/>
      <w:lvlText w:val="o"/>
      <w:lvlJc w:val="left"/>
      <w:pPr>
        <w:ind w:left="8769" w:hanging="360"/>
      </w:pPr>
      <w:rPr>
        <w:rFonts w:ascii="Courier New" w:hAnsi="Courier New" w:cs="Courier New" w:hint="default"/>
      </w:rPr>
    </w:lvl>
    <w:lvl w:ilvl="5" w:tplc="240A0005" w:tentative="1">
      <w:start w:val="1"/>
      <w:numFmt w:val="bullet"/>
      <w:lvlText w:val=""/>
      <w:lvlJc w:val="left"/>
      <w:pPr>
        <w:ind w:left="9489" w:hanging="360"/>
      </w:pPr>
      <w:rPr>
        <w:rFonts w:ascii="Wingdings" w:hAnsi="Wingdings" w:hint="default"/>
      </w:rPr>
    </w:lvl>
    <w:lvl w:ilvl="6" w:tplc="240A0001" w:tentative="1">
      <w:start w:val="1"/>
      <w:numFmt w:val="bullet"/>
      <w:lvlText w:val=""/>
      <w:lvlJc w:val="left"/>
      <w:pPr>
        <w:ind w:left="10209" w:hanging="360"/>
      </w:pPr>
      <w:rPr>
        <w:rFonts w:ascii="Symbol" w:hAnsi="Symbol" w:hint="default"/>
      </w:rPr>
    </w:lvl>
    <w:lvl w:ilvl="7" w:tplc="240A0003" w:tentative="1">
      <w:start w:val="1"/>
      <w:numFmt w:val="bullet"/>
      <w:lvlText w:val="o"/>
      <w:lvlJc w:val="left"/>
      <w:pPr>
        <w:ind w:left="10929" w:hanging="360"/>
      </w:pPr>
      <w:rPr>
        <w:rFonts w:ascii="Courier New" w:hAnsi="Courier New" w:cs="Courier New" w:hint="default"/>
      </w:rPr>
    </w:lvl>
    <w:lvl w:ilvl="8" w:tplc="240A0005" w:tentative="1">
      <w:start w:val="1"/>
      <w:numFmt w:val="bullet"/>
      <w:lvlText w:val=""/>
      <w:lvlJc w:val="left"/>
      <w:pPr>
        <w:ind w:left="11649" w:hanging="360"/>
      </w:pPr>
      <w:rPr>
        <w:rFonts w:ascii="Wingdings" w:hAnsi="Wingdings" w:hint="default"/>
      </w:rPr>
    </w:lvl>
  </w:abstractNum>
  <w:abstractNum w:abstractNumId="15">
    <w:nsid w:val="5ABC1D72"/>
    <w:multiLevelType w:val="hybridMultilevel"/>
    <w:tmpl w:val="4C26A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97F7E48"/>
    <w:multiLevelType w:val="hybridMultilevel"/>
    <w:tmpl w:val="130AA6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6DAB17B9"/>
    <w:multiLevelType w:val="hybridMultilevel"/>
    <w:tmpl w:val="B55888B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0"/>
  </w:num>
  <w:num w:numId="2">
    <w:abstractNumId w:val="16"/>
  </w:num>
  <w:num w:numId="3">
    <w:abstractNumId w:val="0"/>
  </w:num>
  <w:num w:numId="4">
    <w:abstractNumId w:val="17"/>
  </w:num>
  <w:num w:numId="5">
    <w:abstractNumId w:val="13"/>
  </w:num>
  <w:num w:numId="6">
    <w:abstractNumId w:val="14"/>
  </w:num>
  <w:num w:numId="7">
    <w:abstractNumId w:val="2"/>
  </w:num>
  <w:num w:numId="8">
    <w:abstractNumId w:val="4"/>
  </w:num>
  <w:num w:numId="9">
    <w:abstractNumId w:val="11"/>
  </w:num>
  <w:num w:numId="10">
    <w:abstractNumId w:val="3"/>
  </w:num>
  <w:num w:numId="11">
    <w:abstractNumId w:val="5"/>
  </w:num>
  <w:num w:numId="12">
    <w:abstractNumId w:val="15"/>
  </w:num>
  <w:num w:numId="13">
    <w:abstractNumId w:val="12"/>
  </w:num>
  <w:num w:numId="14">
    <w:abstractNumId w:val="7"/>
  </w:num>
  <w:num w:numId="15">
    <w:abstractNumId w:val="9"/>
  </w:num>
  <w:num w:numId="16">
    <w:abstractNumId w:val="6"/>
  </w:num>
  <w:num w:numId="17">
    <w:abstractNumId w:val="8"/>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oNotTrackMove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s0wpaewa05srxaetwpu505zytzdvw0ssra29&quot;&gt;referencias&lt;record-ids&gt;&lt;item&gt;1&lt;/item&gt;&lt;item&gt;2&lt;/item&gt;&lt;item&gt;3&lt;/item&gt;&lt;item&gt;4&lt;/item&gt;&lt;item&gt;5&lt;/item&gt;&lt;item&gt;6&lt;/item&gt;&lt;item&gt;7&lt;/item&gt;&lt;item&gt;8&lt;/item&gt;&lt;item&gt;9&lt;/item&gt;&lt;item&gt;10&lt;/item&gt;&lt;item&gt;13&lt;/item&gt;&lt;item&gt;15&lt;/item&gt;&lt;item&gt;16&lt;/item&gt;&lt;item&gt;18&lt;/item&gt;&lt;item&gt;24&lt;/item&gt;&lt;item&gt;25&lt;/item&gt;&lt;item&gt;26&lt;/item&gt;&lt;/record-ids&gt;&lt;/item&gt;&lt;/Libraries&gt;"/>
  </w:docVars>
  <w:rsids>
    <w:rsidRoot w:val="00DC6B4C"/>
    <w:rsid w:val="0000499E"/>
    <w:rsid w:val="00010308"/>
    <w:rsid w:val="00010F57"/>
    <w:rsid w:val="0001209D"/>
    <w:rsid w:val="00015AE2"/>
    <w:rsid w:val="00020BB4"/>
    <w:rsid w:val="00027317"/>
    <w:rsid w:val="0003226C"/>
    <w:rsid w:val="0003325D"/>
    <w:rsid w:val="00035527"/>
    <w:rsid w:val="00042490"/>
    <w:rsid w:val="00043CA4"/>
    <w:rsid w:val="00045A92"/>
    <w:rsid w:val="000515D3"/>
    <w:rsid w:val="00053E69"/>
    <w:rsid w:val="0005443A"/>
    <w:rsid w:val="00057286"/>
    <w:rsid w:val="00062534"/>
    <w:rsid w:val="00064E69"/>
    <w:rsid w:val="00065EC6"/>
    <w:rsid w:val="00070C10"/>
    <w:rsid w:val="00071133"/>
    <w:rsid w:val="00072A09"/>
    <w:rsid w:val="000752AF"/>
    <w:rsid w:val="00080ED9"/>
    <w:rsid w:val="0008155C"/>
    <w:rsid w:val="00085DF3"/>
    <w:rsid w:val="0008798A"/>
    <w:rsid w:val="00091879"/>
    <w:rsid w:val="00094466"/>
    <w:rsid w:val="0009718D"/>
    <w:rsid w:val="000974D9"/>
    <w:rsid w:val="000A09B8"/>
    <w:rsid w:val="000A1289"/>
    <w:rsid w:val="000A2348"/>
    <w:rsid w:val="000A4190"/>
    <w:rsid w:val="000A71B7"/>
    <w:rsid w:val="000C5C20"/>
    <w:rsid w:val="000D0D81"/>
    <w:rsid w:val="000D2C88"/>
    <w:rsid w:val="000D40FD"/>
    <w:rsid w:val="000D603F"/>
    <w:rsid w:val="000E02E0"/>
    <w:rsid w:val="000E3C63"/>
    <w:rsid w:val="000E3C86"/>
    <w:rsid w:val="000E44E9"/>
    <w:rsid w:val="000F379D"/>
    <w:rsid w:val="00100B76"/>
    <w:rsid w:val="00102BF9"/>
    <w:rsid w:val="001106A0"/>
    <w:rsid w:val="00112C0D"/>
    <w:rsid w:val="001144D0"/>
    <w:rsid w:val="001240B8"/>
    <w:rsid w:val="00132D04"/>
    <w:rsid w:val="001406EF"/>
    <w:rsid w:val="001432D5"/>
    <w:rsid w:val="00143D7C"/>
    <w:rsid w:val="00144563"/>
    <w:rsid w:val="0014766E"/>
    <w:rsid w:val="00151C06"/>
    <w:rsid w:val="0015477B"/>
    <w:rsid w:val="00155702"/>
    <w:rsid w:val="0015605E"/>
    <w:rsid w:val="00156920"/>
    <w:rsid w:val="00156982"/>
    <w:rsid w:val="00156FC2"/>
    <w:rsid w:val="00156FF1"/>
    <w:rsid w:val="001573FE"/>
    <w:rsid w:val="00160DBD"/>
    <w:rsid w:val="00162CAC"/>
    <w:rsid w:val="00163EB2"/>
    <w:rsid w:val="00170FA7"/>
    <w:rsid w:val="001725BB"/>
    <w:rsid w:val="00173D39"/>
    <w:rsid w:val="00174176"/>
    <w:rsid w:val="00175CB5"/>
    <w:rsid w:val="00175D28"/>
    <w:rsid w:val="001811FB"/>
    <w:rsid w:val="00183C7F"/>
    <w:rsid w:val="00185AC9"/>
    <w:rsid w:val="00185C82"/>
    <w:rsid w:val="00186D12"/>
    <w:rsid w:val="00186DD0"/>
    <w:rsid w:val="00193472"/>
    <w:rsid w:val="00195AB7"/>
    <w:rsid w:val="001A67D2"/>
    <w:rsid w:val="001A6CAC"/>
    <w:rsid w:val="001A7D4B"/>
    <w:rsid w:val="001B63CE"/>
    <w:rsid w:val="001B75B6"/>
    <w:rsid w:val="001C455C"/>
    <w:rsid w:val="001C7F0F"/>
    <w:rsid w:val="001D3677"/>
    <w:rsid w:val="001D45A8"/>
    <w:rsid w:val="001D4873"/>
    <w:rsid w:val="001D4BE8"/>
    <w:rsid w:val="001D6203"/>
    <w:rsid w:val="001E0874"/>
    <w:rsid w:val="001E1A28"/>
    <w:rsid w:val="001E216C"/>
    <w:rsid w:val="001E2350"/>
    <w:rsid w:val="001E3D5B"/>
    <w:rsid w:val="001E5F5D"/>
    <w:rsid w:val="001F36E8"/>
    <w:rsid w:val="001F79CC"/>
    <w:rsid w:val="00201011"/>
    <w:rsid w:val="00201956"/>
    <w:rsid w:val="00211808"/>
    <w:rsid w:val="002136E7"/>
    <w:rsid w:val="002139CC"/>
    <w:rsid w:val="00215499"/>
    <w:rsid w:val="00216D2B"/>
    <w:rsid w:val="002219F0"/>
    <w:rsid w:val="00226ECE"/>
    <w:rsid w:val="00227600"/>
    <w:rsid w:val="0023004C"/>
    <w:rsid w:val="002341A2"/>
    <w:rsid w:val="0023700C"/>
    <w:rsid w:val="00237914"/>
    <w:rsid w:val="00244864"/>
    <w:rsid w:val="00252CC8"/>
    <w:rsid w:val="00262176"/>
    <w:rsid w:val="00262C52"/>
    <w:rsid w:val="00264F3E"/>
    <w:rsid w:val="00264F5B"/>
    <w:rsid w:val="00267758"/>
    <w:rsid w:val="00267923"/>
    <w:rsid w:val="0027052E"/>
    <w:rsid w:val="0028033E"/>
    <w:rsid w:val="00285359"/>
    <w:rsid w:val="00293103"/>
    <w:rsid w:val="0029321F"/>
    <w:rsid w:val="00293C0E"/>
    <w:rsid w:val="0029667A"/>
    <w:rsid w:val="002972F4"/>
    <w:rsid w:val="002A03F6"/>
    <w:rsid w:val="002A3B8F"/>
    <w:rsid w:val="002A5512"/>
    <w:rsid w:val="002B424E"/>
    <w:rsid w:val="002B5A6F"/>
    <w:rsid w:val="002B6482"/>
    <w:rsid w:val="002B7C9D"/>
    <w:rsid w:val="002C16CF"/>
    <w:rsid w:val="002C53AC"/>
    <w:rsid w:val="002C66B5"/>
    <w:rsid w:val="002C674E"/>
    <w:rsid w:val="002C6C2E"/>
    <w:rsid w:val="002D17CD"/>
    <w:rsid w:val="002D24EE"/>
    <w:rsid w:val="002D28C6"/>
    <w:rsid w:val="002D6987"/>
    <w:rsid w:val="002D72A0"/>
    <w:rsid w:val="002D7F72"/>
    <w:rsid w:val="002E26FA"/>
    <w:rsid w:val="002E30AB"/>
    <w:rsid w:val="002E77CC"/>
    <w:rsid w:val="002E77E3"/>
    <w:rsid w:val="002F0099"/>
    <w:rsid w:val="002F06E6"/>
    <w:rsid w:val="002F0CDC"/>
    <w:rsid w:val="002F37F3"/>
    <w:rsid w:val="002F40BD"/>
    <w:rsid w:val="00302A0F"/>
    <w:rsid w:val="00304BBA"/>
    <w:rsid w:val="00316AA0"/>
    <w:rsid w:val="003176FE"/>
    <w:rsid w:val="00320881"/>
    <w:rsid w:val="0032290B"/>
    <w:rsid w:val="00326C75"/>
    <w:rsid w:val="00330795"/>
    <w:rsid w:val="00335030"/>
    <w:rsid w:val="003363FB"/>
    <w:rsid w:val="003406FA"/>
    <w:rsid w:val="0034452F"/>
    <w:rsid w:val="00346E40"/>
    <w:rsid w:val="00350696"/>
    <w:rsid w:val="00350E00"/>
    <w:rsid w:val="0035358E"/>
    <w:rsid w:val="00353E5A"/>
    <w:rsid w:val="003548ED"/>
    <w:rsid w:val="00355166"/>
    <w:rsid w:val="00355A94"/>
    <w:rsid w:val="00363DE6"/>
    <w:rsid w:val="00370703"/>
    <w:rsid w:val="003724D6"/>
    <w:rsid w:val="00372FDB"/>
    <w:rsid w:val="00375D15"/>
    <w:rsid w:val="00382C7D"/>
    <w:rsid w:val="00384923"/>
    <w:rsid w:val="00386B4C"/>
    <w:rsid w:val="00386DBE"/>
    <w:rsid w:val="003870EE"/>
    <w:rsid w:val="0039051B"/>
    <w:rsid w:val="003919B6"/>
    <w:rsid w:val="00393CB8"/>
    <w:rsid w:val="00395270"/>
    <w:rsid w:val="003954A7"/>
    <w:rsid w:val="003A2EBB"/>
    <w:rsid w:val="003A4B27"/>
    <w:rsid w:val="003A4F5D"/>
    <w:rsid w:val="003A55FF"/>
    <w:rsid w:val="003A5916"/>
    <w:rsid w:val="003B2546"/>
    <w:rsid w:val="003B2C61"/>
    <w:rsid w:val="003B6045"/>
    <w:rsid w:val="003C4501"/>
    <w:rsid w:val="003C566E"/>
    <w:rsid w:val="003C7362"/>
    <w:rsid w:val="003C7781"/>
    <w:rsid w:val="003D043D"/>
    <w:rsid w:val="003D15E4"/>
    <w:rsid w:val="003D2961"/>
    <w:rsid w:val="003D4674"/>
    <w:rsid w:val="003D5A59"/>
    <w:rsid w:val="003D75A9"/>
    <w:rsid w:val="003E0BF5"/>
    <w:rsid w:val="003E0EB2"/>
    <w:rsid w:val="003E3A02"/>
    <w:rsid w:val="003E62EF"/>
    <w:rsid w:val="003F03DA"/>
    <w:rsid w:val="003F1D77"/>
    <w:rsid w:val="003F2EF3"/>
    <w:rsid w:val="003F344A"/>
    <w:rsid w:val="0040054F"/>
    <w:rsid w:val="00401A80"/>
    <w:rsid w:val="00401F9A"/>
    <w:rsid w:val="004030F2"/>
    <w:rsid w:val="00407694"/>
    <w:rsid w:val="00411FBE"/>
    <w:rsid w:val="0041220A"/>
    <w:rsid w:val="00413ED3"/>
    <w:rsid w:val="00415A4B"/>
    <w:rsid w:val="004314F6"/>
    <w:rsid w:val="00432827"/>
    <w:rsid w:val="004341E7"/>
    <w:rsid w:val="00444C38"/>
    <w:rsid w:val="004474ED"/>
    <w:rsid w:val="004478FC"/>
    <w:rsid w:val="004518DF"/>
    <w:rsid w:val="00452D97"/>
    <w:rsid w:val="00454A5B"/>
    <w:rsid w:val="00462E86"/>
    <w:rsid w:val="004636BB"/>
    <w:rsid w:val="0046425A"/>
    <w:rsid w:val="004675AF"/>
    <w:rsid w:val="00471433"/>
    <w:rsid w:val="00475AE3"/>
    <w:rsid w:val="00482A62"/>
    <w:rsid w:val="00483389"/>
    <w:rsid w:val="00484667"/>
    <w:rsid w:val="00484701"/>
    <w:rsid w:val="00487C65"/>
    <w:rsid w:val="00493327"/>
    <w:rsid w:val="004939B9"/>
    <w:rsid w:val="004944FF"/>
    <w:rsid w:val="00495000"/>
    <w:rsid w:val="00496EFF"/>
    <w:rsid w:val="004A041B"/>
    <w:rsid w:val="004B305C"/>
    <w:rsid w:val="004B444F"/>
    <w:rsid w:val="004B5CAF"/>
    <w:rsid w:val="004C4D63"/>
    <w:rsid w:val="004C4E81"/>
    <w:rsid w:val="004C583A"/>
    <w:rsid w:val="004D6A92"/>
    <w:rsid w:val="004F1ECD"/>
    <w:rsid w:val="004F4568"/>
    <w:rsid w:val="004F52EF"/>
    <w:rsid w:val="004F72C6"/>
    <w:rsid w:val="004F748D"/>
    <w:rsid w:val="005006A4"/>
    <w:rsid w:val="00501503"/>
    <w:rsid w:val="00504E98"/>
    <w:rsid w:val="00506EFF"/>
    <w:rsid w:val="00510053"/>
    <w:rsid w:val="00515AE7"/>
    <w:rsid w:val="0052379F"/>
    <w:rsid w:val="00523E15"/>
    <w:rsid w:val="005256AC"/>
    <w:rsid w:val="005319CF"/>
    <w:rsid w:val="00533E3D"/>
    <w:rsid w:val="00535024"/>
    <w:rsid w:val="00535199"/>
    <w:rsid w:val="005361FA"/>
    <w:rsid w:val="005376BE"/>
    <w:rsid w:val="005409AA"/>
    <w:rsid w:val="00541FC5"/>
    <w:rsid w:val="00544EA5"/>
    <w:rsid w:val="00545BE7"/>
    <w:rsid w:val="00547343"/>
    <w:rsid w:val="0055078C"/>
    <w:rsid w:val="00554189"/>
    <w:rsid w:val="00554FD0"/>
    <w:rsid w:val="0056308F"/>
    <w:rsid w:val="00563835"/>
    <w:rsid w:val="00563930"/>
    <w:rsid w:val="0056623D"/>
    <w:rsid w:val="00567245"/>
    <w:rsid w:val="00580D2E"/>
    <w:rsid w:val="00586100"/>
    <w:rsid w:val="005918C3"/>
    <w:rsid w:val="0059301A"/>
    <w:rsid w:val="0059357C"/>
    <w:rsid w:val="00594552"/>
    <w:rsid w:val="005A4233"/>
    <w:rsid w:val="005A49DE"/>
    <w:rsid w:val="005A52FF"/>
    <w:rsid w:val="005A71F7"/>
    <w:rsid w:val="005B0A38"/>
    <w:rsid w:val="005B39C9"/>
    <w:rsid w:val="005B4ED2"/>
    <w:rsid w:val="005B53E5"/>
    <w:rsid w:val="005B57DC"/>
    <w:rsid w:val="005B5832"/>
    <w:rsid w:val="005B67B3"/>
    <w:rsid w:val="005B696B"/>
    <w:rsid w:val="005C265C"/>
    <w:rsid w:val="005C2C85"/>
    <w:rsid w:val="005C34FA"/>
    <w:rsid w:val="005C3D82"/>
    <w:rsid w:val="005D3C54"/>
    <w:rsid w:val="005D7F5E"/>
    <w:rsid w:val="005E79F6"/>
    <w:rsid w:val="005F1419"/>
    <w:rsid w:val="005F5E59"/>
    <w:rsid w:val="005F6F18"/>
    <w:rsid w:val="005F7C44"/>
    <w:rsid w:val="005F7FFA"/>
    <w:rsid w:val="006019D4"/>
    <w:rsid w:val="00602DF4"/>
    <w:rsid w:val="0061086E"/>
    <w:rsid w:val="00614540"/>
    <w:rsid w:val="006157CF"/>
    <w:rsid w:val="0061677E"/>
    <w:rsid w:val="00617FDB"/>
    <w:rsid w:val="00622E47"/>
    <w:rsid w:val="00624B03"/>
    <w:rsid w:val="00632FB1"/>
    <w:rsid w:val="00634ECE"/>
    <w:rsid w:val="00642C16"/>
    <w:rsid w:val="006436CC"/>
    <w:rsid w:val="006449E1"/>
    <w:rsid w:val="0064557F"/>
    <w:rsid w:val="00646901"/>
    <w:rsid w:val="006500C3"/>
    <w:rsid w:val="0065559C"/>
    <w:rsid w:val="006564CB"/>
    <w:rsid w:val="00660B6D"/>
    <w:rsid w:val="00665127"/>
    <w:rsid w:val="0067093D"/>
    <w:rsid w:val="00670C60"/>
    <w:rsid w:val="0067460B"/>
    <w:rsid w:val="00676A7D"/>
    <w:rsid w:val="0068052E"/>
    <w:rsid w:val="006810CE"/>
    <w:rsid w:val="00681E29"/>
    <w:rsid w:val="00684566"/>
    <w:rsid w:val="00690CA1"/>
    <w:rsid w:val="00691289"/>
    <w:rsid w:val="006928CA"/>
    <w:rsid w:val="00693EC9"/>
    <w:rsid w:val="0069533C"/>
    <w:rsid w:val="006A47B0"/>
    <w:rsid w:val="006A663B"/>
    <w:rsid w:val="006B1ACB"/>
    <w:rsid w:val="006B2D47"/>
    <w:rsid w:val="006B38FE"/>
    <w:rsid w:val="006B39B3"/>
    <w:rsid w:val="006B5545"/>
    <w:rsid w:val="006B587C"/>
    <w:rsid w:val="006B7FF1"/>
    <w:rsid w:val="006C0100"/>
    <w:rsid w:val="006C6863"/>
    <w:rsid w:val="006D0D31"/>
    <w:rsid w:val="006D2064"/>
    <w:rsid w:val="006E6E47"/>
    <w:rsid w:val="006F04A5"/>
    <w:rsid w:val="006F0F68"/>
    <w:rsid w:val="006F3BE9"/>
    <w:rsid w:val="006F4DF0"/>
    <w:rsid w:val="00701A65"/>
    <w:rsid w:val="007022FF"/>
    <w:rsid w:val="00714CF9"/>
    <w:rsid w:val="007212CE"/>
    <w:rsid w:val="007235F0"/>
    <w:rsid w:val="00731754"/>
    <w:rsid w:val="00734885"/>
    <w:rsid w:val="007361DA"/>
    <w:rsid w:val="00741736"/>
    <w:rsid w:val="00742313"/>
    <w:rsid w:val="007445BD"/>
    <w:rsid w:val="00745C7B"/>
    <w:rsid w:val="00746692"/>
    <w:rsid w:val="007468F7"/>
    <w:rsid w:val="00750D84"/>
    <w:rsid w:val="00751D95"/>
    <w:rsid w:val="0075273E"/>
    <w:rsid w:val="00752B09"/>
    <w:rsid w:val="00761A27"/>
    <w:rsid w:val="007669EF"/>
    <w:rsid w:val="00767781"/>
    <w:rsid w:val="00780767"/>
    <w:rsid w:val="00780DB8"/>
    <w:rsid w:val="00784A12"/>
    <w:rsid w:val="00784ACF"/>
    <w:rsid w:val="007915D9"/>
    <w:rsid w:val="00791DEB"/>
    <w:rsid w:val="0079718C"/>
    <w:rsid w:val="007A61D1"/>
    <w:rsid w:val="007B0EC9"/>
    <w:rsid w:val="007B1C04"/>
    <w:rsid w:val="007B259A"/>
    <w:rsid w:val="007B3542"/>
    <w:rsid w:val="007B5E41"/>
    <w:rsid w:val="007C0DD3"/>
    <w:rsid w:val="007D1244"/>
    <w:rsid w:val="007D2063"/>
    <w:rsid w:val="007D5139"/>
    <w:rsid w:val="007E4A89"/>
    <w:rsid w:val="007E5E82"/>
    <w:rsid w:val="007F051C"/>
    <w:rsid w:val="007F2764"/>
    <w:rsid w:val="007F3117"/>
    <w:rsid w:val="007F3728"/>
    <w:rsid w:val="007F3828"/>
    <w:rsid w:val="007F45B1"/>
    <w:rsid w:val="007F482F"/>
    <w:rsid w:val="007F769F"/>
    <w:rsid w:val="008031FA"/>
    <w:rsid w:val="00805BC1"/>
    <w:rsid w:val="00814CA8"/>
    <w:rsid w:val="0082276F"/>
    <w:rsid w:val="00825210"/>
    <w:rsid w:val="0082618A"/>
    <w:rsid w:val="00831570"/>
    <w:rsid w:val="00834BF6"/>
    <w:rsid w:val="00837ADD"/>
    <w:rsid w:val="00850257"/>
    <w:rsid w:val="008509C6"/>
    <w:rsid w:val="00851868"/>
    <w:rsid w:val="00853BAB"/>
    <w:rsid w:val="00854124"/>
    <w:rsid w:val="008564B5"/>
    <w:rsid w:val="0086361C"/>
    <w:rsid w:val="00865EB5"/>
    <w:rsid w:val="00872110"/>
    <w:rsid w:val="0087433B"/>
    <w:rsid w:val="00874682"/>
    <w:rsid w:val="00876F1E"/>
    <w:rsid w:val="00883460"/>
    <w:rsid w:val="008861E7"/>
    <w:rsid w:val="00886847"/>
    <w:rsid w:val="00890B60"/>
    <w:rsid w:val="008973CA"/>
    <w:rsid w:val="0089743A"/>
    <w:rsid w:val="008A1E2C"/>
    <w:rsid w:val="008A1EC1"/>
    <w:rsid w:val="008B0FAC"/>
    <w:rsid w:val="008B3C0A"/>
    <w:rsid w:val="008B48C7"/>
    <w:rsid w:val="008B50DF"/>
    <w:rsid w:val="008B52A1"/>
    <w:rsid w:val="008B63E8"/>
    <w:rsid w:val="008B6504"/>
    <w:rsid w:val="008C2BC5"/>
    <w:rsid w:val="008C7497"/>
    <w:rsid w:val="008D3352"/>
    <w:rsid w:val="008E79D5"/>
    <w:rsid w:val="008F09E4"/>
    <w:rsid w:val="0090285A"/>
    <w:rsid w:val="0090471D"/>
    <w:rsid w:val="00905703"/>
    <w:rsid w:val="009058A9"/>
    <w:rsid w:val="009067C7"/>
    <w:rsid w:val="00913043"/>
    <w:rsid w:val="00915D66"/>
    <w:rsid w:val="00916F1D"/>
    <w:rsid w:val="009206E6"/>
    <w:rsid w:val="0092076F"/>
    <w:rsid w:val="00921201"/>
    <w:rsid w:val="00926577"/>
    <w:rsid w:val="009317F6"/>
    <w:rsid w:val="00934F96"/>
    <w:rsid w:val="00936A11"/>
    <w:rsid w:val="00941069"/>
    <w:rsid w:val="009410F2"/>
    <w:rsid w:val="00941246"/>
    <w:rsid w:val="00955FAE"/>
    <w:rsid w:val="00973D2A"/>
    <w:rsid w:val="00973F18"/>
    <w:rsid w:val="00975773"/>
    <w:rsid w:val="009765BF"/>
    <w:rsid w:val="0098124E"/>
    <w:rsid w:val="00982F42"/>
    <w:rsid w:val="009933BB"/>
    <w:rsid w:val="00994EE5"/>
    <w:rsid w:val="00994FE7"/>
    <w:rsid w:val="009956EA"/>
    <w:rsid w:val="009A47EC"/>
    <w:rsid w:val="009A78D3"/>
    <w:rsid w:val="009B5E51"/>
    <w:rsid w:val="009B61EF"/>
    <w:rsid w:val="009B6548"/>
    <w:rsid w:val="009B6E53"/>
    <w:rsid w:val="009C45CF"/>
    <w:rsid w:val="009C7F99"/>
    <w:rsid w:val="009D085C"/>
    <w:rsid w:val="009D4183"/>
    <w:rsid w:val="009D422C"/>
    <w:rsid w:val="009E65E3"/>
    <w:rsid w:val="009F53DD"/>
    <w:rsid w:val="009F61E1"/>
    <w:rsid w:val="00A043B7"/>
    <w:rsid w:val="00A06704"/>
    <w:rsid w:val="00A125A4"/>
    <w:rsid w:val="00A21A88"/>
    <w:rsid w:val="00A253BB"/>
    <w:rsid w:val="00A35AE2"/>
    <w:rsid w:val="00A36F2F"/>
    <w:rsid w:val="00A4209A"/>
    <w:rsid w:val="00A436C3"/>
    <w:rsid w:val="00A44031"/>
    <w:rsid w:val="00A449FE"/>
    <w:rsid w:val="00A44AAE"/>
    <w:rsid w:val="00A5040B"/>
    <w:rsid w:val="00A52088"/>
    <w:rsid w:val="00A52A97"/>
    <w:rsid w:val="00A61F08"/>
    <w:rsid w:val="00A658CA"/>
    <w:rsid w:val="00A66348"/>
    <w:rsid w:val="00A66676"/>
    <w:rsid w:val="00A671E2"/>
    <w:rsid w:val="00A743D3"/>
    <w:rsid w:val="00A74FF9"/>
    <w:rsid w:val="00A80C18"/>
    <w:rsid w:val="00A852E8"/>
    <w:rsid w:val="00A91E6D"/>
    <w:rsid w:val="00A93989"/>
    <w:rsid w:val="00A95A1B"/>
    <w:rsid w:val="00A97DAE"/>
    <w:rsid w:val="00AA0D6F"/>
    <w:rsid w:val="00AA1D0C"/>
    <w:rsid w:val="00AA1D5C"/>
    <w:rsid w:val="00AA3AF5"/>
    <w:rsid w:val="00AA3D2E"/>
    <w:rsid w:val="00AA5051"/>
    <w:rsid w:val="00AB0F89"/>
    <w:rsid w:val="00AB1A22"/>
    <w:rsid w:val="00AB2C63"/>
    <w:rsid w:val="00AB5F5B"/>
    <w:rsid w:val="00AC0E15"/>
    <w:rsid w:val="00AC3902"/>
    <w:rsid w:val="00AC57CE"/>
    <w:rsid w:val="00AC5E31"/>
    <w:rsid w:val="00AC6563"/>
    <w:rsid w:val="00AC76EB"/>
    <w:rsid w:val="00AD1172"/>
    <w:rsid w:val="00AD4287"/>
    <w:rsid w:val="00AD71E4"/>
    <w:rsid w:val="00AD7CFF"/>
    <w:rsid w:val="00AE23B6"/>
    <w:rsid w:val="00AE2418"/>
    <w:rsid w:val="00AE2FDE"/>
    <w:rsid w:val="00AF19D3"/>
    <w:rsid w:val="00AF32D2"/>
    <w:rsid w:val="00AF413F"/>
    <w:rsid w:val="00B057FF"/>
    <w:rsid w:val="00B06442"/>
    <w:rsid w:val="00B10770"/>
    <w:rsid w:val="00B112E0"/>
    <w:rsid w:val="00B1349F"/>
    <w:rsid w:val="00B1525F"/>
    <w:rsid w:val="00B16636"/>
    <w:rsid w:val="00B16B0F"/>
    <w:rsid w:val="00B242C3"/>
    <w:rsid w:val="00B24F7E"/>
    <w:rsid w:val="00B27F0D"/>
    <w:rsid w:val="00B311E2"/>
    <w:rsid w:val="00B319BC"/>
    <w:rsid w:val="00B34012"/>
    <w:rsid w:val="00B37FB4"/>
    <w:rsid w:val="00B41976"/>
    <w:rsid w:val="00B41E15"/>
    <w:rsid w:val="00B477E4"/>
    <w:rsid w:val="00B52E0B"/>
    <w:rsid w:val="00B549BF"/>
    <w:rsid w:val="00B57081"/>
    <w:rsid w:val="00B613C6"/>
    <w:rsid w:val="00B62981"/>
    <w:rsid w:val="00B74064"/>
    <w:rsid w:val="00B76592"/>
    <w:rsid w:val="00B77CD6"/>
    <w:rsid w:val="00B80A46"/>
    <w:rsid w:val="00B84EB7"/>
    <w:rsid w:val="00B863B2"/>
    <w:rsid w:val="00B87C48"/>
    <w:rsid w:val="00B97F64"/>
    <w:rsid w:val="00BA25AF"/>
    <w:rsid w:val="00BA27DD"/>
    <w:rsid w:val="00BA7B37"/>
    <w:rsid w:val="00BB1869"/>
    <w:rsid w:val="00BB38A0"/>
    <w:rsid w:val="00BB675E"/>
    <w:rsid w:val="00BC1B6D"/>
    <w:rsid w:val="00BC1D17"/>
    <w:rsid w:val="00BC1FB3"/>
    <w:rsid w:val="00BC51AC"/>
    <w:rsid w:val="00BC5BC2"/>
    <w:rsid w:val="00BC7E98"/>
    <w:rsid w:val="00BD0B34"/>
    <w:rsid w:val="00BD3B81"/>
    <w:rsid w:val="00BD3C43"/>
    <w:rsid w:val="00BD4C81"/>
    <w:rsid w:val="00BD4D28"/>
    <w:rsid w:val="00BD6BE2"/>
    <w:rsid w:val="00BE0868"/>
    <w:rsid w:val="00BE1D44"/>
    <w:rsid w:val="00BE492C"/>
    <w:rsid w:val="00BE59C2"/>
    <w:rsid w:val="00BE5EFE"/>
    <w:rsid w:val="00BE7130"/>
    <w:rsid w:val="00BE7E33"/>
    <w:rsid w:val="00BF0520"/>
    <w:rsid w:val="00BF24FB"/>
    <w:rsid w:val="00BF31BC"/>
    <w:rsid w:val="00BF3B3A"/>
    <w:rsid w:val="00C00781"/>
    <w:rsid w:val="00C015CC"/>
    <w:rsid w:val="00C01D9E"/>
    <w:rsid w:val="00C028C8"/>
    <w:rsid w:val="00C032DA"/>
    <w:rsid w:val="00C12CB4"/>
    <w:rsid w:val="00C13F30"/>
    <w:rsid w:val="00C15565"/>
    <w:rsid w:val="00C17A0E"/>
    <w:rsid w:val="00C20938"/>
    <w:rsid w:val="00C21208"/>
    <w:rsid w:val="00C25B6A"/>
    <w:rsid w:val="00C27B49"/>
    <w:rsid w:val="00C33D4A"/>
    <w:rsid w:val="00C355C2"/>
    <w:rsid w:val="00C367E3"/>
    <w:rsid w:val="00C56CF5"/>
    <w:rsid w:val="00C57122"/>
    <w:rsid w:val="00C61DF2"/>
    <w:rsid w:val="00C65442"/>
    <w:rsid w:val="00C67887"/>
    <w:rsid w:val="00C734F5"/>
    <w:rsid w:val="00C73B01"/>
    <w:rsid w:val="00C856FA"/>
    <w:rsid w:val="00C90BD5"/>
    <w:rsid w:val="00C92845"/>
    <w:rsid w:val="00C94F17"/>
    <w:rsid w:val="00C95AE7"/>
    <w:rsid w:val="00CA6B7A"/>
    <w:rsid w:val="00CB02BB"/>
    <w:rsid w:val="00CB1BA4"/>
    <w:rsid w:val="00CB30C2"/>
    <w:rsid w:val="00CB3BC7"/>
    <w:rsid w:val="00CB4A29"/>
    <w:rsid w:val="00CC208C"/>
    <w:rsid w:val="00CC2F4F"/>
    <w:rsid w:val="00CC423E"/>
    <w:rsid w:val="00CC500A"/>
    <w:rsid w:val="00CC65B7"/>
    <w:rsid w:val="00CC7739"/>
    <w:rsid w:val="00CC78EA"/>
    <w:rsid w:val="00CD0DF2"/>
    <w:rsid w:val="00CD2C63"/>
    <w:rsid w:val="00CD3877"/>
    <w:rsid w:val="00CD3C81"/>
    <w:rsid w:val="00CD3F55"/>
    <w:rsid w:val="00CD442D"/>
    <w:rsid w:val="00CE2797"/>
    <w:rsid w:val="00CE42C8"/>
    <w:rsid w:val="00CE44F2"/>
    <w:rsid w:val="00CF110E"/>
    <w:rsid w:val="00CF2A03"/>
    <w:rsid w:val="00CF6EB4"/>
    <w:rsid w:val="00CF7409"/>
    <w:rsid w:val="00D0245F"/>
    <w:rsid w:val="00D049D6"/>
    <w:rsid w:val="00D12753"/>
    <w:rsid w:val="00D12C0D"/>
    <w:rsid w:val="00D13DFA"/>
    <w:rsid w:val="00D150B5"/>
    <w:rsid w:val="00D168A2"/>
    <w:rsid w:val="00D17210"/>
    <w:rsid w:val="00D17ADE"/>
    <w:rsid w:val="00D20EED"/>
    <w:rsid w:val="00D21286"/>
    <w:rsid w:val="00D23432"/>
    <w:rsid w:val="00D2356F"/>
    <w:rsid w:val="00D30075"/>
    <w:rsid w:val="00D32726"/>
    <w:rsid w:val="00D40CE6"/>
    <w:rsid w:val="00D436CB"/>
    <w:rsid w:val="00D46899"/>
    <w:rsid w:val="00D56510"/>
    <w:rsid w:val="00D63534"/>
    <w:rsid w:val="00D63944"/>
    <w:rsid w:val="00D64B41"/>
    <w:rsid w:val="00D64FA0"/>
    <w:rsid w:val="00D7568A"/>
    <w:rsid w:val="00D802BE"/>
    <w:rsid w:val="00D83779"/>
    <w:rsid w:val="00D86102"/>
    <w:rsid w:val="00D86BC3"/>
    <w:rsid w:val="00D933A9"/>
    <w:rsid w:val="00D95190"/>
    <w:rsid w:val="00DA2C60"/>
    <w:rsid w:val="00DA3D41"/>
    <w:rsid w:val="00DB1000"/>
    <w:rsid w:val="00DB1C65"/>
    <w:rsid w:val="00DB2C33"/>
    <w:rsid w:val="00DB4294"/>
    <w:rsid w:val="00DB5385"/>
    <w:rsid w:val="00DC3572"/>
    <w:rsid w:val="00DC6B4C"/>
    <w:rsid w:val="00DD0F95"/>
    <w:rsid w:val="00DD2988"/>
    <w:rsid w:val="00DD313B"/>
    <w:rsid w:val="00DD6CC5"/>
    <w:rsid w:val="00DE1E90"/>
    <w:rsid w:val="00DE4458"/>
    <w:rsid w:val="00DF0796"/>
    <w:rsid w:val="00DF5385"/>
    <w:rsid w:val="00DF7259"/>
    <w:rsid w:val="00E03A6A"/>
    <w:rsid w:val="00E0478E"/>
    <w:rsid w:val="00E07CE4"/>
    <w:rsid w:val="00E10778"/>
    <w:rsid w:val="00E22EE5"/>
    <w:rsid w:val="00E26E98"/>
    <w:rsid w:val="00E32961"/>
    <w:rsid w:val="00E402E3"/>
    <w:rsid w:val="00E42EC7"/>
    <w:rsid w:val="00E43040"/>
    <w:rsid w:val="00E4323E"/>
    <w:rsid w:val="00E437C1"/>
    <w:rsid w:val="00E463EF"/>
    <w:rsid w:val="00E50AB3"/>
    <w:rsid w:val="00E51099"/>
    <w:rsid w:val="00E518A6"/>
    <w:rsid w:val="00E54684"/>
    <w:rsid w:val="00E60336"/>
    <w:rsid w:val="00E62012"/>
    <w:rsid w:val="00E668B0"/>
    <w:rsid w:val="00E72676"/>
    <w:rsid w:val="00E729FA"/>
    <w:rsid w:val="00E74A56"/>
    <w:rsid w:val="00E7527C"/>
    <w:rsid w:val="00E80550"/>
    <w:rsid w:val="00E83531"/>
    <w:rsid w:val="00E846BA"/>
    <w:rsid w:val="00E872DD"/>
    <w:rsid w:val="00E87798"/>
    <w:rsid w:val="00E92392"/>
    <w:rsid w:val="00E9248F"/>
    <w:rsid w:val="00E9582C"/>
    <w:rsid w:val="00EA018E"/>
    <w:rsid w:val="00EA231D"/>
    <w:rsid w:val="00EA3F61"/>
    <w:rsid w:val="00EA45D4"/>
    <w:rsid w:val="00EB1EE2"/>
    <w:rsid w:val="00EB295F"/>
    <w:rsid w:val="00EC108B"/>
    <w:rsid w:val="00EC4057"/>
    <w:rsid w:val="00EC72DD"/>
    <w:rsid w:val="00ED0250"/>
    <w:rsid w:val="00ED0D9A"/>
    <w:rsid w:val="00ED630A"/>
    <w:rsid w:val="00EE4949"/>
    <w:rsid w:val="00EE65A5"/>
    <w:rsid w:val="00EF5D5D"/>
    <w:rsid w:val="00EF6565"/>
    <w:rsid w:val="00EF7649"/>
    <w:rsid w:val="00EF7C59"/>
    <w:rsid w:val="00F06250"/>
    <w:rsid w:val="00F15C6A"/>
    <w:rsid w:val="00F23A5E"/>
    <w:rsid w:val="00F30D00"/>
    <w:rsid w:val="00F33430"/>
    <w:rsid w:val="00F33F7A"/>
    <w:rsid w:val="00F35205"/>
    <w:rsid w:val="00F409FB"/>
    <w:rsid w:val="00F42C4E"/>
    <w:rsid w:val="00F44076"/>
    <w:rsid w:val="00F45D79"/>
    <w:rsid w:val="00F4796D"/>
    <w:rsid w:val="00F52A1F"/>
    <w:rsid w:val="00F56CBF"/>
    <w:rsid w:val="00F61B2A"/>
    <w:rsid w:val="00F61CC4"/>
    <w:rsid w:val="00F64483"/>
    <w:rsid w:val="00F71D8B"/>
    <w:rsid w:val="00F71F38"/>
    <w:rsid w:val="00F733D3"/>
    <w:rsid w:val="00F73E8A"/>
    <w:rsid w:val="00F74BAD"/>
    <w:rsid w:val="00F816C8"/>
    <w:rsid w:val="00F82F59"/>
    <w:rsid w:val="00F83BBF"/>
    <w:rsid w:val="00F841CE"/>
    <w:rsid w:val="00F85ACF"/>
    <w:rsid w:val="00F95289"/>
    <w:rsid w:val="00F9727C"/>
    <w:rsid w:val="00FA039F"/>
    <w:rsid w:val="00FA1D32"/>
    <w:rsid w:val="00FA2198"/>
    <w:rsid w:val="00FA2CAA"/>
    <w:rsid w:val="00FA383A"/>
    <w:rsid w:val="00FA48B0"/>
    <w:rsid w:val="00FA5B50"/>
    <w:rsid w:val="00FB0EB7"/>
    <w:rsid w:val="00FB1346"/>
    <w:rsid w:val="00FB433F"/>
    <w:rsid w:val="00FC1C87"/>
    <w:rsid w:val="00FD080A"/>
    <w:rsid w:val="00FD626C"/>
    <w:rsid w:val="00FE0BB0"/>
    <w:rsid w:val="00FE7C30"/>
    <w:rsid w:val="00FF28F8"/>
    <w:rsid w:val="00FF5F98"/>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ED95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290B"/>
  </w:style>
  <w:style w:type="paragraph" w:styleId="Ttulo1">
    <w:name w:val="heading 1"/>
    <w:basedOn w:val="Normal"/>
    <w:next w:val="Normal"/>
    <w:link w:val="Ttulo1Car"/>
    <w:uiPriority w:val="9"/>
    <w:qFormat/>
    <w:rsid w:val="005918C3"/>
    <w:pPr>
      <w:numPr>
        <w:numId w:val="11"/>
      </w:numPr>
      <w:spacing w:before="300" w:after="40"/>
      <w:outlineLvl w:val="0"/>
    </w:pPr>
    <w:rPr>
      <w:rFonts w:ascii="Calibri" w:eastAsia="Times New Roman" w:hAnsi="Calibri" w:cs="Times New Roman"/>
      <w:smallCaps/>
      <w:spacing w:val="5"/>
      <w:sz w:val="32"/>
      <w:szCs w:val="32"/>
      <w:lang w:bidi="en-US"/>
    </w:rPr>
  </w:style>
  <w:style w:type="paragraph" w:styleId="Ttulo2">
    <w:name w:val="heading 2"/>
    <w:basedOn w:val="Normal"/>
    <w:next w:val="Normal"/>
    <w:link w:val="Ttulo2Car"/>
    <w:uiPriority w:val="9"/>
    <w:qFormat/>
    <w:rsid w:val="005918C3"/>
    <w:pPr>
      <w:numPr>
        <w:ilvl w:val="1"/>
        <w:numId w:val="11"/>
      </w:numPr>
      <w:spacing w:before="240" w:after="80"/>
      <w:outlineLvl w:val="1"/>
    </w:pPr>
    <w:rPr>
      <w:rFonts w:ascii="Calibri" w:eastAsia="Times New Roman" w:hAnsi="Calibri" w:cs="Times New Roman"/>
      <w:smallCaps/>
      <w:spacing w:val="5"/>
      <w:sz w:val="28"/>
      <w:szCs w:val="28"/>
      <w:lang w:bidi="en-US"/>
    </w:rPr>
  </w:style>
  <w:style w:type="paragraph" w:styleId="Ttulo3">
    <w:name w:val="heading 3"/>
    <w:basedOn w:val="Normal"/>
    <w:next w:val="Normal"/>
    <w:link w:val="Ttulo3Car"/>
    <w:uiPriority w:val="9"/>
    <w:qFormat/>
    <w:rsid w:val="005918C3"/>
    <w:pPr>
      <w:numPr>
        <w:ilvl w:val="2"/>
        <w:numId w:val="11"/>
      </w:numPr>
      <w:spacing w:after="0"/>
      <w:outlineLvl w:val="2"/>
    </w:pPr>
    <w:rPr>
      <w:rFonts w:ascii="Calibri" w:eastAsia="Times New Roman" w:hAnsi="Calibri" w:cs="Times New Roman"/>
      <w:smallCaps/>
      <w:spacing w:val="5"/>
      <w:sz w:val="24"/>
      <w:szCs w:val="24"/>
      <w:lang w:bidi="en-US"/>
    </w:rPr>
  </w:style>
  <w:style w:type="paragraph" w:styleId="Ttulo4">
    <w:name w:val="heading 4"/>
    <w:basedOn w:val="Normal"/>
    <w:next w:val="Normal"/>
    <w:link w:val="Ttulo4Car"/>
    <w:uiPriority w:val="9"/>
    <w:qFormat/>
    <w:rsid w:val="005918C3"/>
    <w:pPr>
      <w:numPr>
        <w:ilvl w:val="3"/>
        <w:numId w:val="11"/>
      </w:numPr>
      <w:spacing w:before="240" w:after="0"/>
      <w:outlineLvl w:val="3"/>
    </w:pPr>
    <w:rPr>
      <w:rFonts w:ascii="Calibri" w:eastAsia="Times New Roman" w:hAnsi="Calibri" w:cs="Times New Roman"/>
      <w:smallCaps/>
      <w:spacing w:val="10"/>
      <w:lang w:bidi="en-US"/>
    </w:rPr>
  </w:style>
  <w:style w:type="paragraph" w:styleId="Ttulo5">
    <w:name w:val="heading 5"/>
    <w:basedOn w:val="Normal"/>
    <w:next w:val="Normal"/>
    <w:link w:val="Ttulo5Car"/>
    <w:uiPriority w:val="9"/>
    <w:qFormat/>
    <w:rsid w:val="005918C3"/>
    <w:pPr>
      <w:numPr>
        <w:ilvl w:val="4"/>
        <w:numId w:val="11"/>
      </w:numPr>
      <w:spacing w:before="200" w:after="0"/>
      <w:outlineLvl w:val="4"/>
    </w:pPr>
    <w:rPr>
      <w:rFonts w:ascii="Calibri" w:eastAsia="Times New Roman" w:hAnsi="Calibri" w:cs="Times New Roman"/>
      <w:smallCaps/>
      <w:color w:val="943634"/>
      <w:spacing w:val="10"/>
      <w:szCs w:val="26"/>
      <w:lang w:bidi="en-US"/>
    </w:rPr>
  </w:style>
  <w:style w:type="paragraph" w:styleId="Ttulo6">
    <w:name w:val="heading 6"/>
    <w:basedOn w:val="Normal"/>
    <w:next w:val="Normal"/>
    <w:link w:val="Ttulo6Car"/>
    <w:uiPriority w:val="9"/>
    <w:qFormat/>
    <w:rsid w:val="005918C3"/>
    <w:pPr>
      <w:numPr>
        <w:ilvl w:val="5"/>
        <w:numId w:val="11"/>
      </w:numPr>
      <w:spacing w:after="0"/>
      <w:outlineLvl w:val="5"/>
    </w:pPr>
    <w:rPr>
      <w:rFonts w:ascii="Calibri" w:eastAsia="Times New Roman" w:hAnsi="Calibri" w:cs="Times New Roman"/>
      <w:smallCaps/>
      <w:color w:val="C0504D"/>
      <w:spacing w:val="5"/>
      <w:szCs w:val="20"/>
      <w:lang w:bidi="en-US"/>
    </w:rPr>
  </w:style>
  <w:style w:type="paragraph" w:styleId="Ttulo7">
    <w:name w:val="heading 7"/>
    <w:basedOn w:val="Normal"/>
    <w:next w:val="Normal"/>
    <w:link w:val="Ttulo7Car"/>
    <w:uiPriority w:val="9"/>
    <w:qFormat/>
    <w:rsid w:val="005918C3"/>
    <w:pPr>
      <w:numPr>
        <w:ilvl w:val="6"/>
        <w:numId w:val="11"/>
      </w:numPr>
      <w:spacing w:after="0"/>
      <w:outlineLvl w:val="6"/>
    </w:pPr>
    <w:rPr>
      <w:rFonts w:ascii="Calibri" w:eastAsia="Times New Roman" w:hAnsi="Calibri" w:cs="Times New Roman"/>
      <w:b/>
      <w:smallCaps/>
      <w:color w:val="C0504D"/>
      <w:spacing w:val="10"/>
      <w:sz w:val="20"/>
      <w:szCs w:val="20"/>
      <w:lang w:bidi="en-US"/>
    </w:rPr>
  </w:style>
  <w:style w:type="paragraph" w:styleId="Ttulo8">
    <w:name w:val="heading 8"/>
    <w:basedOn w:val="Normal"/>
    <w:next w:val="Normal"/>
    <w:link w:val="Ttulo8Car"/>
    <w:uiPriority w:val="9"/>
    <w:qFormat/>
    <w:rsid w:val="005918C3"/>
    <w:pPr>
      <w:numPr>
        <w:ilvl w:val="7"/>
        <w:numId w:val="11"/>
      </w:numPr>
      <w:spacing w:after="0"/>
      <w:outlineLvl w:val="7"/>
    </w:pPr>
    <w:rPr>
      <w:rFonts w:ascii="Calibri" w:eastAsia="Times New Roman" w:hAnsi="Calibri" w:cs="Times New Roman"/>
      <w:b/>
      <w:i/>
      <w:smallCaps/>
      <w:color w:val="943634"/>
      <w:sz w:val="20"/>
      <w:szCs w:val="20"/>
      <w:lang w:bidi="en-US"/>
    </w:rPr>
  </w:style>
  <w:style w:type="paragraph" w:styleId="Ttulo9">
    <w:name w:val="heading 9"/>
    <w:basedOn w:val="Normal"/>
    <w:next w:val="Normal"/>
    <w:link w:val="Ttulo9Car"/>
    <w:uiPriority w:val="9"/>
    <w:qFormat/>
    <w:rsid w:val="005918C3"/>
    <w:pPr>
      <w:numPr>
        <w:ilvl w:val="8"/>
        <w:numId w:val="11"/>
      </w:numPr>
      <w:spacing w:after="0"/>
      <w:outlineLvl w:val="8"/>
    </w:pPr>
    <w:rPr>
      <w:rFonts w:ascii="Calibri" w:eastAsia="Times New Roman" w:hAnsi="Calibri" w:cs="Times New Roman"/>
      <w:b/>
      <w:i/>
      <w:smallCaps/>
      <w:color w:val="622423"/>
      <w:sz w:val="20"/>
      <w:szCs w:val="20"/>
      <w:lang w:bidi="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rsid w:val="00452D97"/>
    <w:pPr>
      <w:spacing w:after="0" w:line="240" w:lineRule="auto"/>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uiPriority w:val="99"/>
    <w:rsid w:val="00452D97"/>
    <w:rPr>
      <w:rFonts w:ascii="Times New Roman" w:eastAsia="Times New Roman" w:hAnsi="Times New Roman" w:cs="Times New Roman"/>
      <w:sz w:val="20"/>
      <w:szCs w:val="20"/>
      <w:lang w:val="es-ES" w:eastAsia="es-ES"/>
    </w:rPr>
  </w:style>
  <w:style w:type="character" w:styleId="Refdenotaalpie">
    <w:name w:val="footnote reference"/>
    <w:basedOn w:val="Fuentedeprrafopredeter"/>
    <w:uiPriority w:val="99"/>
    <w:rsid w:val="00452D97"/>
    <w:rPr>
      <w:vertAlign w:val="superscript"/>
    </w:rPr>
  </w:style>
  <w:style w:type="paragraph" w:styleId="Textoindependiente">
    <w:name w:val="Body Text"/>
    <w:basedOn w:val="Normal"/>
    <w:link w:val="TextoindependienteCar"/>
    <w:rsid w:val="00876F1E"/>
    <w:pPr>
      <w:spacing w:after="240" w:line="240" w:lineRule="auto"/>
      <w:jc w:val="both"/>
    </w:pPr>
    <w:rPr>
      <w:rFonts w:ascii="Garamond" w:eastAsia="Times New Roman" w:hAnsi="Garamond" w:cs="Times New Roman"/>
      <w:spacing w:val="-5"/>
      <w:sz w:val="24"/>
    </w:rPr>
  </w:style>
  <w:style w:type="character" w:customStyle="1" w:styleId="TextoindependienteCar">
    <w:name w:val="Texto independiente Car"/>
    <w:basedOn w:val="Fuentedeprrafopredeter"/>
    <w:link w:val="Textoindependiente"/>
    <w:rsid w:val="00876F1E"/>
    <w:rPr>
      <w:rFonts w:ascii="Garamond" w:eastAsia="Times New Roman" w:hAnsi="Garamond" w:cs="Times New Roman"/>
      <w:spacing w:val="-5"/>
      <w:sz w:val="24"/>
    </w:rPr>
  </w:style>
  <w:style w:type="paragraph" w:customStyle="1" w:styleId="Organizacin">
    <w:name w:val="Organización"/>
    <w:basedOn w:val="Normal"/>
    <w:next w:val="Normal"/>
    <w:rsid w:val="006C0100"/>
    <w:pPr>
      <w:spacing w:before="420" w:after="60" w:line="320" w:lineRule="exact"/>
    </w:pPr>
    <w:rPr>
      <w:rFonts w:ascii="Garamond" w:eastAsia="Times New Roman" w:hAnsi="Garamond" w:cs="Times New Roman"/>
      <w:caps/>
      <w:kern w:val="36"/>
      <w:sz w:val="38"/>
    </w:rPr>
  </w:style>
  <w:style w:type="character" w:customStyle="1" w:styleId="Cuerpodeltexto">
    <w:name w:val="Cuerpo del texto_"/>
    <w:basedOn w:val="Fuentedeprrafopredeter"/>
    <w:link w:val="Cuerpodeltexto0"/>
    <w:rsid w:val="00D20EED"/>
    <w:rPr>
      <w:rFonts w:ascii="Times New Roman" w:eastAsia="Times New Roman" w:hAnsi="Times New Roman" w:cs="Times New Roman"/>
      <w:sz w:val="19"/>
      <w:szCs w:val="19"/>
      <w:shd w:val="clear" w:color="auto" w:fill="FFFFFF"/>
    </w:rPr>
  </w:style>
  <w:style w:type="paragraph" w:customStyle="1" w:styleId="Cuerpodeltexto0">
    <w:name w:val="Cuerpo del texto"/>
    <w:basedOn w:val="Normal"/>
    <w:link w:val="Cuerpodeltexto"/>
    <w:rsid w:val="00D20EED"/>
    <w:pPr>
      <w:shd w:val="clear" w:color="auto" w:fill="FFFFFF"/>
      <w:spacing w:before="300" w:after="0" w:line="230" w:lineRule="exact"/>
      <w:ind w:hanging="540"/>
      <w:jc w:val="both"/>
    </w:pPr>
    <w:rPr>
      <w:rFonts w:ascii="Times New Roman" w:eastAsia="Times New Roman" w:hAnsi="Times New Roman" w:cs="Times New Roman"/>
      <w:sz w:val="19"/>
      <w:szCs w:val="19"/>
    </w:rPr>
  </w:style>
  <w:style w:type="character" w:customStyle="1" w:styleId="apple-style-span">
    <w:name w:val="apple-style-span"/>
    <w:basedOn w:val="Fuentedeprrafopredeter"/>
    <w:rsid w:val="00BF31BC"/>
  </w:style>
  <w:style w:type="character" w:customStyle="1" w:styleId="Cuerpodeltexto4">
    <w:name w:val="Cuerpo del texto (4)_"/>
    <w:basedOn w:val="Fuentedeprrafopredeter"/>
    <w:link w:val="Cuerpodeltexto40"/>
    <w:rsid w:val="002C6C2E"/>
    <w:rPr>
      <w:rFonts w:ascii="Times New Roman" w:eastAsia="Times New Roman" w:hAnsi="Times New Roman" w:cs="Times New Roman"/>
      <w:sz w:val="19"/>
      <w:szCs w:val="19"/>
      <w:shd w:val="clear" w:color="auto" w:fill="FFFFFF"/>
    </w:rPr>
  </w:style>
  <w:style w:type="character" w:customStyle="1" w:styleId="CuerpodeltextoNegrita">
    <w:name w:val="Cuerpo del texto + Negrita"/>
    <w:basedOn w:val="Cuerpodeltexto"/>
    <w:rsid w:val="002C6C2E"/>
    <w:rPr>
      <w:rFonts w:ascii="Times New Roman" w:eastAsia="Times New Roman" w:hAnsi="Times New Roman" w:cs="Times New Roman"/>
      <w:b/>
      <w:bCs/>
      <w:i w:val="0"/>
      <w:iCs w:val="0"/>
      <w:smallCaps w:val="0"/>
      <w:strike w:val="0"/>
      <w:spacing w:val="0"/>
      <w:sz w:val="19"/>
      <w:szCs w:val="19"/>
      <w:shd w:val="clear" w:color="auto" w:fill="FFFFFF"/>
    </w:rPr>
  </w:style>
  <w:style w:type="paragraph" w:customStyle="1" w:styleId="Cuerpodeltexto40">
    <w:name w:val="Cuerpo del texto (4)"/>
    <w:basedOn w:val="Normal"/>
    <w:link w:val="Cuerpodeltexto4"/>
    <w:rsid w:val="002C6C2E"/>
    <w:pPr>
      <w:shd w:val="clear" w:color="auto" w:fill="FFFFFF"/>
      <w:spacing w:before="120" w:after="300" w:line="0" w:lineRule="atLeast"/>
    </w:pPr>
    <w:rPr>
      <w:rFonts w:ascii="Times New Roman" w:eastAsia="Times New Roman" w:hAnsi="Times New Roman" w:cs="Times New Roman"/>
      <w:sz w:val="19"/>
      <w:szCs w:val="19"/>
    </w:rPr>
  </w:style>
  <w:style w:type="paragraph" w:styleId="Prrafodelista">
    <w:name w:val="List Paragraph"/>
    <w:basedOn w:val="Normal"/>
    <w:uiPriority w:val="99"/>
    <w:qFormat/>
    <w:rsid w:val="00CD3F55"/>
    <w:pPr>
      <w:ind w:left="720"/>
      <w:contextualSpacing/>
    </w:pPr>
  </w:style>
  <w:style w:type="character" w:styleId="Hipervnculo">
    <w:name w:val="Hyperlink"/>
    <w:basedOn w:val="Fuentedeprrafopredeter"/>
    <w:uiPriority w:val="99"/>
    <w:unhideWhenUsed/>
    <w:rsid w:val="00495000"/>
    <w:rPr>
      <w:color w:val="0000FF"/>
      <w:u w:val="single"/>
    </w:rPr>
  </w:style>
  <w:style w:type="paragraph" w:styleId="Sinespaciado">
    <w:name w:val="No Spacing"/>
    <w:link w:val="SinespaciadoCar"/>
    <w:uiPriority w:val="1"/>
    <w:qFormat/>
    <w:rsid w:val="00065EC6"/>
    <w:pPr>
      <w:spacing w:after="0" w:line="240" w:lineRule="auto"/>
    </w:pPr>
  </w:style>
  <w:style w:type="character" w:styleId="Hipervnculovisitado">
    <w:name w:val="FollowedHyperlink"/>
    <w:basedOn w:val="Fuentedeprrafopredeter"/>
    <w:uiPriority w:val="99"/>
    <w:semiHidden/>
    <w:unhideWhenUsed/>
    <w:rsid w:val="00E9248F"/>
    <w:rPr>
      <w:color w:val="800080" w:themeColor="followedHyperlink"/>
      <w:u w:val="single"/>
    </w:rPr>
  </w:style>
  <w:style w:type="character" w:customStyle="1" w:styleId="Ttulo1Car">
    <w:name w:val="Título 1 Car"/>
    <w:basedOn w:val="Fuentedeprrafopredeter"/>
    <w:link w:val="Ttulo1"/>
    <w:uiPriority w:val="9"/>
    <w:rsid w:val="005918C3"/>
    <w:rPr>
      <w:rFonts w:ascii="Calibri" w:eastAsia="Times New Roman" w:hAnsi="Calibri" w:cs="Times New Roman"/>
      <w:smallCaps/>
      <w:spacing w:val="5"/>
      <w:sz w:val="32"/>
      <w:szCs w:val="32"/>
      <w:lang w:bidi="en-US"/>
    </w:rPr>
  </w:style>
  <w:style w:type="character" w:customStyle="1" w:styleId="Ttulo2Car">
    <w:name w:val="Título 2 Car"/>
    <w:basedOn w:val="Fuentedeprrafopredeter"/>
    <w:link w:val="Ttulo2"/>
    <w:uiPriority w:val="9"/>
    <w:rsid w:val="005918C3"/>
    <w:rPr>
      <w:rFonts w:ascii="Calibri" w:eastAsia="Times New Roman" w:hAnsi="Calibri" w:cs="Times New Roman"/>
      <w:smallCaps/>
      <w:spacing w:val="5"/>
      <w:sz w:val="28"/>
      <w:szCs w:val="28"/>
      <w:lang w:bidi="en-US"/>
    </w:rPr>
  </w:style>
  <w:style w:type="character" w:customStyle="1" w:styleId="Ttulo3Car">
    <w:name w:val="Título 3 Car"/>
    <w:basedOn w:val="Fuentedeprrafopredeter"/>
    <w:link w:val="Ttulo3"/>
    <w:uiPriority w:val="9"/>
    <w:rsid w:val="005918C3"/>
    <w:rPr>
      <w:rFonts w:ascii="Calibri" w:eastAsia="Times New Roman" w:hAnsi="Calibri" w:cs="Times New Roman"/>
      <w:smallCaps/>
      <w:spacing w:val="5"/>
      <w:sz w:val="24"/>
      <w:szCs w:val="24"/>
      <w:lang w:bidi="en-US"/>
    </w:rPr>
  </w:style>
  <w:style w:type="character" w:customStyle="1" w:styleId="Ttulo4Car">
    <w:name w:val="Título 4 Car"/>
    <w:basedOn w:val="Fuentedeprrafopredeter"/>
    <w:link w:val="Ttulo4"/>
    <w:uiPriority w:val="9"/>
    <w:rsid w:val="005918C3"/>
    <w:rPr>
      <w:rFonts w:ascii="Calibri" w:eastAsia="Times New Roman" w:hAnsi="Calibri" w:cs="Times New Roman"/>
      <w:smallCaps/>
      <w:spacing w:val="10"/>
      <w:lang w:bidi="en-US"/>
    </w:rPr>
  </w:style>
  <w:style w:type="character" w:customStyle="1" w:styleId="Ttulo5Car">
    <w:name w:val="Título 5 Car"/>
    <w:basedOn w:val="Fuentedeprrafopredeter"/>
    <w:link w:val="Ttulo5"/>
    <w:uiPriority w:val="9"/>
    <w:rsid w:val="005918C3"/>
    <w:rPr>
      <w:rFonts w:ascii="Calibri" w:eastAsia="Times New Roman" w:hAnsi="Calibri" w:cs="Times New Roman"/>
      <w:smallCaps/>
      <w:color w:val="943634"/>
      <w:spacing w:val="10"/>
      <w:szCs w:val="26"/>
      <w:lang w:bidi="en-US"/>
    </w:rPr>
  </w:style>
  <w:style w:type="character" w:customStyle="1" w:styleId="Ttulo6Car">
    <w:name w:val="Título 6 Car"/>
    <w:basedOn w:val="Fuentedeprrafopredeter"/>
    <w:link w:val="Ttulo6"/>
    <w:uiPriority w:val="9"/>
    <w:rsid w:val="005918C3"/>
    <w:rPr>
      <w:rFonts w:ascii="Calibri" w:eastAsia="Times New Roman" w:hAnsi="Calibri" w:cs="Times New Roman"/>
      <w:smallCaps/>
      <w:color w:val="C0504D"/>
      <w:spacing w:val="5"/>
      <w:szCs w:val="20"/>
      <w:lang w:bidi="en-US"/>
    </w:rPr>
  </w:style>
  <w:style w:type="character" w:customStyle="1" w:styleId="Ttulo7Car">
    <w:name w:val="Título 7 Car"/>
    <w:basedOn w:val="Fuentedeprrafopredeter"/>
    <w:link w:val="Ttulo7"/>
    <w:uiPriority w:val="9"/>
    <w:rsid w:val="005918C3"/>
    <w:rPr>
      <w:rFonts w:ascii="Calibri" w:eastAsia="Times New Roman" w:hAnsi="Calibri" w:cs="Times New Roman"/>
      <w:b/>
      <w:smallCaps/>
      <w:color w:val="C0504D"/>
      <w:spacing w:val="10"/>
      <w:sz w:val="20"/>
      <w:szCs w:val="20"/>
      <w:lang w:bidi="en-US"/>
    </w:rPr>
  </w:style>
  <w:style w:type="character" w:customStyle="1" w:styleId="Ttulo8Car">
    <w:name w:val="Título 8 Car"/>
    <w:basedOn w:val="Fuentedeprrafopredeter"/>
    <w:link w:val="Ttulo8"/>
    <w:uiPriority w:val="9"/>
    <w:rsid w:val="005918C3"/>
    <w:rPr>
      <w:rFonts w:ascii="Calibri" w:eastAsia="Times New Roman" w:hAnsi="Calibri" w:cs="Times New Roman"/>
      <w:b/>
      <w:i/>
      <w:smallCaps/>
      <w:color w:val="943634"/>
      <w:sz w:val="20"/>
      <w:szCs w:val="20"/>
      <w:lang w:bidi="en-US"/>
    </w:rPr>
  </w:style>
  <w:style w:type="character" w:customStyle="1" w:styleId="Ttulo9Car">
    <w:name w:val="Título 9 Car"/>
    <w:basedOn w:val="Fuentedeprrafopredeter"/>
    <w:link w:val="Ttulo9"/>
    <w:uiPriority w:val="9"/>
    <w:rsid w:val="005918C3"/>
    <w:rPr>
      <w:rFonts w:ascii="Calibri" w:eastAsia="Times New Roman" w:hAnsi="Calibri" w:cs="Times New Roman"/>
      <w:b/>
      <w:i/>
      <w:smallCaps/>
      <w:color w:val="622423"/>
      <w:sz w:val="20"/>
      <w:szCs w:val="20"/>
      <w:lang w:bidi="en-US"/>
    </w:rPr>
  </w:style>
  <w:style w:type="paragraph" w:styleId="TtulodeTDC">
    <w:name w:val="TOC Heading"/>
    <w:basedOn w:val="Ttulo1"/>
    <w:next w:val="Normal"/>
    <w:uiPriority w:val="39"/>
    <w:qFormat/>
    <w:rsid w:val="005918C3"/>
    <w:pPr>
      <w:outlineLvl w:val="9"/>
    </w:pPr>
  </w:style>
  <w:style w:type="paragraph" w:styleId="Textodeglobo">
    <w:name w:val="Balloon Text"/>
    <w:basedOn w:val="Normal"/>
    <w:link w:val="TextodegloboCar"/>
    <w:uiPriority w:val="99"/>
    <w:semiHidden/>
    <w:unhideWhenUsed/>
    <w:rsid w:val="005918C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918C3"/>
    <w:rPr>
      <w:rFonts w:ascii="Tahoma" w:hAnsi="Tahoma" w:cs="Tahoma"/>
      <w:sz w:val="16"/>
      <w:szCs w:val="16"/>
    </w:rPr>
  </w:style>
  <w:style w:type="character" w:styleId="Refdecomentario">
    <w:name w:val="annotation reference"/>
    <w:basedOn w:val="Fuentedeprrafopredeter"/>
    <w:uiPriority w:val="99"/>
    <w:semiHidden/>
    <w:unhideWhenUsed/>
    <w:rsid w:val="00693EC9"/>
    <w:rPr>
      <w:sz w:val="16"/>
      <w:szCs w:val="16"/>
    </w:rPr>
  </w:style>
  <w:style w:type="paragraph" w:styleId="Textocomentario">
    <w:name w:val="annotation text"/>
    <w:basedOn w:val="Normal"/>
    <w:link w:val="TextocomentarioCar"/>
    <w:uiPriority w:val="99"/>
    <w:semiHidden/>
    <w:unhideWhenUsed/>
    <w:rsid w:val="00693EC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93EC9"/>
    <w:rPr>
      <w:sz w:val="20"/>
      <w:szCs w:val="20"/>
    </w:rPr>
  </w:style>
  <w:style w:type="paragraph" w:styleId="Asuntodelcomentario">
    <w:name w:val="annotation subject"/>
    <w:basedOn w:val="Textocomentario"/>
    <w:next w:val="Textocomentario"/>
    <w:link w:val="AsuntodelcomentarioCar"/>
    <w:uiPriority w:val="99"/>
    <w:semiHidden/>
    <w:unhideWhenUsed/>
    <w:rsid w:val="00693EC9"/>
    <w:rPr>
      <w:b/>
      <w:bCs/>
    </w:rPr>
  </w:style>
  <w:style w:type="character" w:customStyle="1" w:styleId="AsuntodelcomentarioCar">
    <w:name w:val="Asunto del comentario Car"/>
    <w:basedOn w:val="TextocomentarioCar"/>
    <w:link w:val="Asuntodelcomentario"/>
    <w:uiPriority w:val="99"/>
    <w:semiHidden/>
    <w:rsid w:val="00693EC9"/>
    <w:rPr>
      <w:b/>
      <w:bCs/>
      <w:sz w:val="20"/>
      <w:szCs w:val="20"/>
    </w:rPr>
  </w:style>
  <w:style w:type="character" w:customStyle="1" w:styleId="il">
    <w:name w:val="il"/>
    <w:basedOn w:val="Fuentedeprrafopredeter"/>
    <w:rsid w:val="00B16636"/>
  </w:style>
  <w:style w:type="character" w:customStyle="1" w:styleId="apple-converted-space">
    <w:name w:val="apple-converted-space"/>
    <w:basedOn w:val="Fuentedeprrafopredeter"/>
    <w:rsid w:val="00B16636"/>
  </w:style>
  <w:style w:type="paragraph" w:styleId="Encabezado">
    <w:name w:val="header"/>
    <w:basedOn w:val="Normal"/>
    <w:link w:val="EncabezadoCar"/>
    <w:uiPriority w:val="99"/>
    <w:unhideWhenUsed/>
    <w:rsid w:val="00D802BE"/>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D802BE"/>
  </w:style>
  <w:style w:type="paragraph" w:styleId="Piedepgina">
    <w:name w:val="footer"/>
    <w:basedOn w:val="Normal"/>
    <w:link w:val="PiedepginaCar"/>
    <w:uiPriority w:val="99"/>
    <w:unhideWhenUsed/>
    <w:rsid w:val="00D802BE"/>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D802BE"/>
  </w:style>
  <w:style w:type="character" w:customStyle="1" w:styleId="SinespaciadoCar">
    <w:name w:val="Sin espaciado Car"/>
    <w:basedOn w:val="Fuentedeprrafopredeter"/>
    <w:link w:val="Sinespaciado"/>
    <w:uiPriority w:val="1"/>
    <w:rsid w:val="001E1A28"/>
  </w:style>
  <w:style w:type="paragraph" w:styleId="Bibliografa">
    <w:name w:val="Bibliography"/>
    <w:basedOn w:val="Normal"/>
    <w:next w:val="Normal"/>
    <w:uiPriority w:val="37"/>
    <w:unhideWhenUsed/>
    <w:rsid w:val="003D043D"/>
    <w:pPr>
      <w:tabs>
        <w:tab w:val="left" w:pos="384"/>
      </w:tabs>
      <w:spacing w:after="0" w:line="240" w:lineRule="auto"/>
      <w:ind w:left="384" w:hanging="384"/>
    </w:pPr>
  </w:style>
  <w:style w:type="character" w:styleId="Refdenotaalfinal">
    <w:name w:val="endnote reference"/>
    <w:basedOn w:val="Fuentedeprrafopredeter"/>
    <w:uiPriority w:val="99"/>
    <w:semiHidden/>
    <w:unhideWhenUsed/>
    <w:rsid w:val="002A3B8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CO" w:eastAsia="es-C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483002">
      <w:bodyDiv w:val="1"/>
      <w:marLeft w:val="0"/>
      <w:marRight w:val="0"/>
      <w:marTop w:val="0"/>
      <w:marBottom w:val="0"/>
      <w:divBdr>
        <w:top w:val="none" w:sz="0" w:space="0" w:color="auto"/>
        <w:left w:val="none" w:sz="0" w:space="0" w:color="auto"/>
        <w:bottom w:val="none" w:sz="0" w:space="0" w:color="auto"/>
        <w:right w:val="none" w:sz="0" w:space="0" w:color="auto"/>
      </w:divBdr>
      <w:divsChild>
        <w:div w:id="2106731113">
          <w:marLeft w:val="0"/>
          <w:marRight w:val="0"/>
          <w:marTop w:val="0"/>
          <w:marBottom w:val="0"/>
          <w:divBdr>
            <w:top w:val="none" w:sz="0" w:space="0" w:color="auto"/>
            <w:left w:val="none" w:sz="0" w:space="0" w:color="auto"/>
            <w:bottom w:val="none" w:sz="0" w:space="0" w:color="auto"/>
            <w:right w:val="none" w:sz="0" w:space="0" w:color="auto"/>
          </w:divBdr>
        </w:div>
      </w:divsChild>
    </w:div>
    <w:div w:id="206718317">
      <w:bodyDiv w:val="1"/>
      <w:marLeft w:val="0"/>
      <w:marRight w:val="0"/>
      <w:marTop w:val="0"/>
      <w:marBottom w:val="0"/>
      <w:divBdr>
        <w:top w:val="none" w:sz="0" w:space="0" w:color="auto"/>
        <w:left w:val="none" w:sz="0" w:space="0" w:color="auto"/>
        <w:bottom w:val="none" w:sz="0" w:space="0" w:color="auto"/>
        <w:right w:val="none" w:sz="0" w:space="0" w:color="auto"/>
      </w:divBdr>
      <w:divsChild>
        <w:div w:id="1882934401">
          <w:marLeft w:val="0"/>
          <w:marRight w:val="0"/>
          <w:marTop w:val="0"/>
          <w:marBottom w:val="0"/>
          <w:divBdr>
            <w:top w:val="none" w:sz="0" w:space="0" w:color="auto"/>
            <w:left w:val="none" w:sz="0" w:space="0" w:color="auto"/>
            <w:bottom w:val="none" w:sz="0" w:space="0" w:color="auto"/>
            <w:right w:val="none" w:sz="0" w:space="0" w:color="auto"/>
          </w:divBdr>
        </w:div>
        <w:div w:id="290598193">
          <w:marLeft w:val="0"/>
          <w:marRight w:val="0"/>
          <w:marTop w:val="0"/>
          <w:marBottom w:val="0"/>
          <w:divBdr>
            <w:top w:val="none" w:sz="0" w:space="0" w:color="auto"/>
            <w:left w:val="none" w:sz="0" w:space="0" w:color="auto"/>
            <w:bottom w:val="none" w:sz="0" w:space="0" w:color="auto"/>
            <w:right w:val="none" w:sz="0" w:space="0" w:color="auto"/>
          </w:divBdr>
        </w:div>
        <w:div w:id="1018232976">
          <w:marLeft w:val="0"/>
          <w:marRight w:val="0"/>
          <w:marTop w:val="0"/>
          <w:marBottom w:val="0"/>
          <w:divBdr>
            <w:top w:val="none" w:sz="0" w:space="0" w:color="auto"/>
            <w:left w:val="none" w:sz="0" w:space="0" w:color="auto"/>
            <w:bottom w:val="none" w:sz="0" w:space="0" w:color="auto"/>
            <w:right w:val="none" w:sz="0" w:space="0" w:color="auto"/>
          </w:divBdr>
        </w:div>
      </w:divsChild>
    </w:div>
    <w:div w:id="266160834">
      <w:bodyDiv w:val="1"/>
      <w:marLeft w:val="0"/>
      <w:marRight w:val="0"/>
      <w:marTop w:val="0"/>
      <w:marBottom w:val="0"/>
      <w:divBdr>
        <w:top w:val="none" w:sz="0" w:space="0" w:color="auto"/>
        <w:left w:val="none" w:sz="0" w:space="0" w:color="auto"/>
        <w:bottom w:val="none" w:sz="0" w:space="0" w:color="auto"/>
        <w:right w:val="none" w:sz="0" w:space="0" w:color="auto"/>
      </w:divBdr>
      <w:divsChild>
        <w:div w:id="107050952">
          <w:marLeft w:val="0"/>
          <w:marRight w:val="0"/>
          <w:marTop w:val="0"/>
          <w:marBottom w:val="0"/>
          <w:divBdr>
            <w:top w:val="none" w:sz="0" w:space="0" w:color="auto"/>
            <w:left w:val="none" w:sz="0" w:space="0" w:color="auto"/>
            <w:bottom w:val="none" w:sz="0" w:space="0" w:color="auto"/>
            <w:right w:val="none" w:sz="0" w:space="0" w:color="auto"/>
          </w:divBdr>
        </w:div>
        <w:div w:id="1468939126">
          <w:marLeft w:val="0"/>
          <w:marRight w:val="0"/>
          <w:marTop w:val="0"/>
          <w:marBottom w:val="0"/>
          <w:divBdr>
            <w:top w:val="none" w:sz="0" w:space="0" w:color="auto"/>
            <w:left w:val="none" w:sz="0" w:space="0" w:color="auto"/>
            <w:bottom w:val="none" w:sz="0" w:space="0" w:color="auto"/>
            <w:right w:val="none" w:sz="0" w:space="0" w:color="auto"/>
          </w:divBdr>
        </w:div>
        <w:div w:id="683020306">
          <w:marLeft w:val="0"/>
          <w:marRight w:val="0"/>
          <w:marTop w:val="0"/>
          <w:marBottom w:val="0"/>
          <w:divBdr>
            <w:top w:val="none" w:sz="0" w:space="0" w:color="auto"/>
            <w:left w:val="none" w:sz="0" w:space="0" w:color="auto"/>
            <w:bottom w:val="none" w:sz="0" w:space="0" w:color="auto"/>
            <w:right w:val="none" w:sz="0" w:space="0" w:color="auto"/>
          </w:divBdr>
        </w:div>
      </w:divsChild>
    </w:div>
    <w:div w:id="332269829">
      <w:bodyDiv w:val="1"/>
      <w:marLeft w:val="0"/>
      <w:marRight w:val="0"/>
      <w:marTop w:val="0"/>
      <w:marBottom w:val="0"/>
      <w:divBdr>
        <w:top w:val="none" w:sz="0" w:space="0" w:color="auto"/>
        <w:left w:val="none" w:sz="0" w:space="0" w:color="auto"/>
        <w:bottom w:val="none" w:sz="0" w:space="0" w:color="auto"/>
        <w:right w:val="none" w:sz="0" w:space="0" w:color="auto"/>
      </w:divBdr>
      <w:divsChild>
        <w:div w:id="1100948453">
          <w:marLeft w:val="0"/>
          <w:marRight w:val="0"/>
          <w:marTop w:val="0"/>
          <w:marBottom w:val="0"/>
          <w:divBdr>
            <w:top w:val="none" w:sz="0" w:space="0" w:color="auto"/>
            <w:left w:val="none" w:sz="0" w:space="0" w:color="auto"/>
            <w:bottom w:val="none" w:sz="0" w:space="0" w:color="auto"/>
            <w:right w:val="none" w:sz="0" w:space="0" w:color="auto"/>
          </w:divBdr>
        </w:div>
      </w:divsChild>
    </w:div>
    <w:div w:id="728649236">
      <w:bodyDiv w:val="1"/>
      <w:marLeft w:val="0"/>
      <w:marRight w:val="0"/>
      <w:marTop w:val="0"/>
      <w:marBottom w:val="0"/>
      <w:divBdr>
        <w:top w:val="none" w:sz="0" w:space="0" w:color="auto"/>
        <w:left w:val="none" w:sz="0" w:space="0" w:color="auto"/>
        <w:bottom w:val="none" w:sz="0" w:space="0" w:color="auto"/>
        <w:right w:val="none" w:sz="0" w:space="0" w:color="auto"/>
      </w:divBdr>
    </w:div>
    <w:div w:id="1396927585">
      <w:bodyDiv w:val="1"/>
      <w:marLeft w:val="0"/>
      <w:marRight w:val="0"/>
      <w:marTop w:val="0"/>
      <w:marBottom w:val="0"/>
      <w:divBdr>
        <w:top w:val="none" w:sz="0" w:space="0" w:color="auto"/>
        <w:left w:val="none" w:sz="0" w:space="0" w:color="auto"/>
        <w:bottom w:val="none" w:sz="0" w:space="0" w:color="auto"/>
        <w:right w:val="none" w:sz="0" w:space="0" w:color="auto"/>
      </w:divBdr>
    </w:div>
    <w:div w:id="2118477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E2100E-34E1-4FF3-9E8A-BF6BE8C47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87</TotalTime>
  <Pages>7</Pages>
  <Words>7907</Words>
  <Characters>43494</Characters>
  <Application>Microsoft Office Word</Application>
  <DocSecurity>0</DocSecurity>
  <Lines>362</Lines>
  <Paragraphs>1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2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Seven</cp:lastModifiedBy>
  <cp:revision>385</cp:revision>
  <cp:lastPrinted>2015-11-20T14:12:00Z</cp:lastPrinted>
  <dcterms:created xsi:type="dcterms:W3CDTF">2011-11-18T01:44:00Z</dcterms:created>
  <dcterms:modified xsi:type="dcterms:W3CDTF">2016-04-12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6"&gt;&lt;session id="L0P0eHKQ"/&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